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F5B38" w:rsidRPr="00907319" w:rsidRDefault="00C4208E" w:rsidP="005C32A4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5C32A4" w:rsidRPr="00907319">
        <w:rPr>
          <w:rFonts w:ascii="Times New Roman" w:hAnsi="Times New Roman" w:cs="Times New Roman"/>
          <w:b/>
          <w:sz w:val="24"/>
          <w:szCs w:val="24"/>
          <w:lang w:val="en-US"/>
        </w:rPr>
        <w:t>erosol and snow transfer processes</w:t>
      </w: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 w:rsidR="004262F3" w:rsidRPr="00907319">
        <w:rPr>
          <w:rFonts w:ascii="Times New Roman" w:hAnsi="Times New Roman" w:cs="Times New Roman"/>
          <w:b/>
          <w:sz w:val="24"/>
          <w:szCs w:val="24"/>
          <w:lang w:val="en-US"/>
        </w:rPr>
        <w:t>an</w:t>
      </w:r>
      <w:r w:rsidR="0056024B" w:rsidRPr="0090731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vestigation </w:t>
      </w:r>
      <w:r w:rsidR="009628E6">
        <w:rPr>
          <w:rFonts w:ascii="Times New Roman" w:hAnsi="Times New Roman" w:cs="Times New Roman"/>
          <w:b/>
          <w:sz w:val="24"/>
          <w:szCs w:val="24"/>
          <w:lang w:val="en-US"/>
        </w:rPr>
        <w:t>on the</w:t>
      </w:r>
      <w:r w:rsidR="009628E6" w:rsidRPr="0090731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>behavior of water</w:t>
      </w:r>
      <w:r w:rsidR="00AA46A9" w:rsidRPr="00907319"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 xml:space="preserve">soluble </w:t>
      </w:r>
      <w:r w:rsidR="00821A5D">
        <w:rPr>
          <w:rFonts w:ascii="Times New Roman" w:hAnsi="Times New Roman" w:cs="Times New Roman"/>
          <w:b/>
          <w:sz w:val="24"/>
          <w:szCs w:val="24"/>
          <w:lang w:val="en-US"/>
        </w:rPr>
        <w:t xml:space="preserve">organic </w:t>
      </w:r>
      <w:r w:rsidR="00EA4AD8">
        <w:rPr>
          <w:rFonts w:ascii="Times New Roman" w:hAnsi="Times New Roman" w:cs="Times New Roman"/>
          <w:b/>
          <w:sz w:val="24"/>
          <w:szCs w:val="24"/>
          <w:lang w:val="en-US"/>
        </w:rPr>
        <w:t>compounds and ionic species</w:t>
      </w:r>
      <w:r w:rsidR="00946D7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:rsidR="000F5B38" w:rsidRPr="00907319" w:rsidRDefault="000F5B38" w:rsidP="005C32A4">
      <w:pPr>
        <w:pStyle w:val="Paragrafoelenco"/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0F5B38" w:rsidRPr="00907319" w:rsidRDefault="000F5B38" w:rsidP="005C32A4">
      <w:pPr>
        <w:pStyle w:val="Paragrafoelenco"/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907319">
        <w:rPr>
          <w:rFonts w:ascii="Times New Roman" w:hAnsi="Times New Roman" w:cs="Times New Roman"/>
          <w:sz w:val="24"/>
          <w:szCs w:val="24"/>
        </w:rPr>
        <w:t>Elena Barbaro</w:t>
      </w:r>
      <w:r w:rsidR="00380D3B" w:rsidRPr="0090731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907319">
        <w:rPr>
          <w:rFonts w:ascii="Times New Roman" w:hAnsi="Times New Roman" w:cs="Times New Roman"/>
          <w:sz w:val="24"/>
          <w:szCs w:val="24"/>
        </w:rPr>
        <w:t>, Roberta Zangrando</w:t>
      </w:r>
      <w:r w:rsidRPr="0090731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07319">
        <w:rPr>
          <w:rFonts w:ascii="Times New Roman" w:hAnsi="Times New Roman" w:cs="Times New Roman"/>
          <w:sz w:val="24"/>
          <w:szCs w:val="24"/>
        </w:rPr>
        <w:t xml:space="preserve">, </w:t>
      </w:r>
      <w:r w:rsidR="00F75DF8" w:rsidRPr="00907319">
        <w:rPr>
          <w:rFonts w:ascii="Times New Roman" w:hAnsi="Times New Roman" w:cs="Times New Roman"/>
          <w:sz w:val="24"/>
          <w:szCs w:val="24"/>
        </w:rPr>
        <w:t>Sara Padoan</w:t>
      </w:r>
      <w:r w:rsidR="00F75DF8" w:rsidRPr="0090731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75DF8" w:rsidRPr="00907319">
        <w:rPr>
          <w:rFonts w:ascii="Times New Roman" w:hAnsi="Times New Roman" w:cs="Times New Roman"/>
          <w:sz w:val="24"/>
          <w:szCs w:val="24"/>
        </w:rPr>
        <w:t xml:space="preserve">, </w:t>
      </w:r>
      <w:r w:rsidR="004262F3" w:rsidRPr="00907319">
        <w:rPr>
          <w:rFonts w:ascii="Times New Roman" w:hAnsi="Times New Roman" w:cs="Times New Roman"/>
          <w:sz w:val="24"/>
          <w:szCs w:val="24"/>
        </w:rPr>
        <w:t>Ornela Karroca</w:t>
      </w:r>
      <w:r w:rsidR="004262F3" w:rsidRPr="0090731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262F3" w:rsidRPr="00907319">
        <w:rPr>
          <w:rFonts w:ascii="Times New Roman" w:hAnsi="Times New Roman" w:cs="Times New Roman"/>
          <w:sz w:val="24"/>
          <w:szCs w:val="24"/>
        </w:rPr>
        <w:t xml:space="preserve">, Giuseppa Toscano, </w:t>
      </w:r>
      <w:r w:rsidR="00821A5D">
        <w:rPr>
          <w:rFonts w:ascii="Times New Roman" w:hAnsi="Times New Roman" w:cs="Times New Roman"/>
          <w:sz w:val="24"/>
          <w:szCs w:val="24"/>
        </w:rPr>
        <w:t>Warren R.L. Cairns</w:t>
      </w:r>
      <w:r w:rsidR="00821A5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21A5D">
        <w:rPr>
          <w:rFonts w:ascii="Times New Roman" w:hAnsi="Times New Roman" w:cs="Times New Roman"/>
          <w:sz w:val="24"/>
          <w:szCs w:val="24"/>
        </w:rPr>
        <w:t xml:space="preserve">, </w:t>
      </w:r>
      <w:r w:rsidR="004262F3" w:rsidRPr="00907319">
        <w:rPr>
          <w:rFonts w:ascii="Times New Roman" w:hAnsi="Times New Roman" w:cs="Times New Roman"/>
          <w:sz w:val="24"/>
          <w:szCs w:val="24"/>
        </w:rPr>
        <w:t>Carlo Barbante</w:t>
      </w:r>
      <w:r w:rsidR="004262F3" w:rsidRPr="00907319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4262F3" w:rsidRPr="00907319">
        <w:rPr>
          <w:rFonts w:ascii="Times New Roman" w:hAnsi="Times New Roman" w:cs="Times New Roman"/>
          <w:sz w:val="24"/>
          <w:szCs w:val="24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</w:rPr>
        <w:t>Andrea Gambaro</w:t>
      </w:r>
      <w:r w:rsidRPr="00907319">
        <w:rPr>
          <w:rFonts w:ascii="Times New Roman" w:hAnsi="Times New Roman" w:cs="Times New Roman"/>
          <w:sz w:val="24"/>
          <w:szCs w:val="24"/>
          <w:vertAlign w:val="superscript"/>
        </w:rPr>
        <w:t>1,2</w:t>
      </w:r>
    </w:p>
    <w:p w:rsidR="000F5B38" w:rsidRPr="00907319" w:rsidRDefault="000F5B38" w:rsidP="005C32A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F5B38" w:rsidRPr="00907319" w:rsidRDefault="000F5B38" w:rsidP="005C32A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Department of Environmental Sciences, Informatics and Statistics, Ca’ Foscari University of Venice, Via Torino 155, 30172, Venice-Mestre, Italy</w:t>
      </w:r>
    </w:p>
    <w:p w:rsidR="000F5B38" w:rsidRPr="00907319" w:rsidRDefault="000F5B38" w:rsidP="005C32A4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stitute for the Dynamics of Environmental Processes CNR, Via Torino 155, 30172, Venice-Mestre, Italy.</w:t>
      </w:r>
    </w:p>
    <w:p w:rsidR="000F5B38" w:rsidRPr="00907319" w:rsidRDefault="000F5B38" w:rsidP="005C32A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F5B38" w:rsidRPr="00907319" w:rsidRDefault="000F5B38" w:rsidP="005C32A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F5B38" w:rsidRPr="00907319" w:rsidRDefault="000F5B38" w:rsidP="005C32A4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D43C9" w:rsidRPr="001F63AD" w:rsidRDefault="002D43C9" w:rsidP="005C32A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F63AD">
        <w:rPr>
          <w:rFonts w:ascii="Times New Roman" w:hAnsi="Times New Roman" w:cs="Times New Roman"/>
          <w:sz w:val="24"/>
          <w:szCs w:val="24"/>
          <w:lang w:val="en-US"/>
        </w:rPr>
        <w:t>Corresponding author. Elena Barbaro, University of Venice, Via Torino 155, 30172, Venice, Italy</w:t>
      </w:r>
    </w:p>
    <w:p w:rsidR="000F5B38" w:rsidRPr="00907319" w:rsidRDefault="000F5B38" w:rsidP="005C32A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Phone: +390412348545 E-mail: barbaro@unive.it</w:t>
      </w:r>
    </w:p>
    <w:p w:rsidR="000F5B38" w:rsidRPr="00907319" w:rsidRDefault="000F5B38" w:rsidP="005C32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F5B38" w:rsidRPr="00907319" w:rsidRDefault="000F5B38" w:rsidP="005C32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Keywords:</w:t>
      </w:r>
      <w:r w:rsidR="005C32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ons, amino acids, sugars, phenolic compounds, aerosol-snow transfer processe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F5B38" w:rsidRPr="00907319" w:rsidRDefault="000F5B38" w:rsidP="005C32A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F5B38" w:rsidRPr="00907319" w:rsidRDefault="000F5B38" w:rsidP="005C32A4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0F5B38" w:rsidRPr="00907319" w:rsidRDefault="000F5B38" w:rsidP="00326E6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bstract</w:t>
      </w:r>
    </w:p>
    <w:p w:rsidR="006E4B71" w:rsidRPr="00907319" w:rsidRDefault="00473D2C" w:rsidP="00E632D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concentrations of water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oluble compounds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ions, carboxylic acids, amino acids, sugars, phenolic compounds) </w:t>
      </w:r>
      <w:r>
        <w:rPr>
          <w:rFonts w:ascii="Times New Roman" w:hAnsi="Times New Roman" w:cs="Times New Roman"/>
          <w:sz w:val="24"/>
          <w:szCs w:val="24"/>
          <w:lang w:val="en-US"/>
        </w:rPr>
        <w:t>in 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rosol and snow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have been determined at the coastal Italian base “M</w:t>
      </w:r>
      <w:r w:rsidR="001F63AD">
        <w:rPr>
          <w:rFonts w:ascii="Times New Roman" w:hAnsi="Times New Roman" w:cs="Times New Roman"/>
          <w:sz w:val="24"/>
          <w:szCs w:val="24"/>
          <w:lang w:val="en-US"/>
        </w:rPr>
        <w:t>ario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Zucchelli” (Antarctica) during the 2014-2015 austral summer. The main aim of this research was to investigate the air-snow transfer processes of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>
        <w:rPr>
          <w:rFonts w:ascii="Times New Roman" w:hAnsi="Times New Roman" w:cs="Times New Roman"/>
          <w:sz w:val="24"/>
          <w:szCs w:val="24"/>
          <w:lang w:val="en-US"/>
        </w:rPr>
        <w:t>number of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class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hemic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compounds and investigate their potential as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tracer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ecific </w:t>
      </w:r>
      <w:r w:rsidR="002D43C9" w:rsidRPr="00907319">
        <w:rPr>
          <w:rFonts w:ascii="Times New Roman" w:hAnsi="Times New Roman" w:cs="Times New Roman"/>
          <w:sz w:val="24"/>
          <w:szCs w:val="24"/>
          <w:lang w:val="en-US"/>
        </w:rPr>
        <w:t>sources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986673" w:rsidRPr="00907319" w:rsidRDefault="00473D2C" w:rsidP="00E632D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c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mposition and particle size distribution of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tarctic aerosol was measured</w:t>
      </w:r>
      <w:r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water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luble compounds </w:t>
      </w:r>
      <w:r>
        <w:rPr>
          <w:rFonts w:ascii="Times New Roman" w:hAnsi="Times New Roman" w:cs="Times New Roman"/>
          <w:sz w:val="24"/>
          <w:szCs w:val="24"/>
          <w:lang w:val="en-US"/>
        </w:rPr>
        <w:t>accounted for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66%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E632DB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821A5D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otal </w:t>
      </w:r>
      <w:r w:rsidR="00E632D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ss concentration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major ion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a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S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made up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99% of the tota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ter soluble compound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dicating that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ea spray input was the main source of aerosol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s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onic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pecies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were found mainly in the</w:t>
      </w:r>
      <w:r w:rsidR="009866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arse fraction of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866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resulting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in enhanced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66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position, as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reflected </w:t>
      </w:r>
      <w:r w:rsidR="00986673" w:rsidRPr="00907319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9866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now composition.</w:t>
      </w:r>
    </w:p>
    <w:p w:rsidR="000F5B38" w:rsidRPr="00907319" w:rsidRDefault="00986673" w:rsidP="0098667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iogenic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ources were </w:t>
      </w:r>
      <w:r w:rsidR="00F71A7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dentified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using chemical marker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ch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as carboxylic acid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, amino acids, sugars and phenolic compounds.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This study describes the first characterization of amino acids and sugar concentration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surface snow. High concentration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amino acids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ound after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snowfall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 event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968C8">
        <w:rPr>
          <w:rFonts w:ascii="Times New Roman" w:hAnsi="Times New Roman" w:cs="Times New Roman"/>
          <w:sz w:val="24"/>
          <w:szCs w:val="24"/>
          <w:lang w:val="en-US"/>
        </w:rPr>
        <w:t xml:space="preserve">their presence is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robably due to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E4B71" w:rsidRPr="00907319">
        <w:rPr>
          <w:rFonts w:ascii="Times New Roman" w:hAnsi="Times New Roman" w:cs="Times New Roman"/>
          <w:sz w:val="24"/>
          <w:szCs w:val="24"/>
          <w:lang w:val="en-US"/>
        </w:rPr>
        <w:t>degradation of biological material scavenged du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ing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 event. Alcohol sugars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creased i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after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now event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gesting a deposition of primary biological particles, such as airborne fungal spores. </w:t>
      </w:r>
    </w:p>
    <w:p w:rsidR="000F5B38" w:rsidRPr="00907319" w:rsidRDefault="000F5B38" w:rsidP="00326E63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6E623B" w:rsidRPr="00907319" w:rsidRDefault="006E623B" w:rsidP="00326E6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1. Introduction</w:t>
      </w:r>
    </w:p>
    <w:p w:rsidR="004157DD" w:rsidRPr="00907319" w:rsidRDefault="002D43C9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mical markers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>provide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uniqu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formation 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>the sources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aerosol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hemical processes 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>that took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>plac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uring atmospheric transport.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ir applicability </w:t>
      </w:r>
      <w:r w:rsidR="004157D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aleoclimatic studies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ce cores from polar regions</w:t>
      </w:r>
      <w:r w:rsidR="002C761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fer</w:t>
      </w:r>
      <w:r w:rsidR="002C761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exceptional potential to evaluate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 xml:space="preserve"> the role and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fluence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 xml:space="preserve"> of aerosol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thropogenic and natural forcing o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limate change.</w:t>
      </w:r>
    </w:p>
    <w:p w:rsidR="000F5B38" w:rsidRPr="00907319" w:rsidRDefault="004157DD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veral studies 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>have been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6D3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ducted to 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>evaluate the relationship</w:t>
      </w:r>
      <w:r w:rsidR="0062453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tween </w:t>
      </w:r>
      <w:r w:rsidR="00126D5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>concentrations of some markers</w:t>
      </w:r>
      <w:r w:rsidR="00126D5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air and snow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So far, only the relationship between i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nic compounds and carboxylic acids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has been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vestigated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since they are the most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>easily detectable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 xml:space="preserve"> in most matrices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Wolff et al.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lff&lt;/Author&gt;&lt;Year&gt;1998&lt;/Year&gt;&lt;IDText&gt;Relationship between chemistry of air, fresh snow and firn cores for aerosol species in coastal Antarctica&lt;/IDText&gt;&lt;DisplayText&gt;(Wolff et al., 1998)&lt;/DisplayText&gt;&lt;record&gt;&lt;dates&gt;&lt;pub-dates&gt;&lt;date&gt;May&lt;/date&gt;&lt;/pub-dates&gt;&lt;year&gt;1998&lt;/year&gt;&lt;/dates&gt;&lt;urls&gt;&lt;related-urls&gt;&lt;url&gt;&amp;lt;Go to ISI&amp;gt;://WOS:000073670500035&lt;/url&gt;&lt;/related-urls&gt;&lt;/urls&gt;&lt;isbn&gt;2169-897X&lt;/isbn&gt;&lt;titles&gt;&lt;title&gt;Relationship between chemistry of air, fresh snow and firn cores for aerosol species in coastal Antarctica&lt;/title&gt;&lt;secondary-title&gt;Journal of Geophysical Research-Atmospheres&lt;/secondary-title&gt;&lt;/titles&gt;&lt;pages&gt;11057-11070&lt;/pages&gt;&lt;number&gt;D9&lt;/number&gt;&lt;contributors&gt;&lt;authors&gt;&lt;author&gt;Wolff, E. W.&lt;/author&gt;&lt;author&gt;Hall, J. S.&lt;/author&gt;&lt;author&gt;Mulvaney, R.&lt;/author&gt;&lt;author&gt;Pasteur, E. C.&lt;/author&gt;&lt;author&gt;Wagenbach, D.&lt;/author&gt;&lt;author&gt;Legrand, M.&lt;/author&gt;&lt;/authors&gt;&lt;/contributors&gt;&lt;added-date format="utc"&gt;1470993889&lt;/added-date&gt;&lt;ref-type name="Journal Article"&gt;17&lt;/ref-type&gt;&lt;rec-number&gt;880&lt;/rec-number&gt;&lt;last-updated-date format="utc"&gt;1470993889&lt;/last-updated-date&gt;&lt;accession-num&gt;WOS:000073670500035&lt;/accession-num&gt;&lt;electronic-resource-num&gt;10.1029/97jd02613&lt;/electronic-resource-num&gt;&lt;volume&gt;103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5132E">
        <w:rPr>
          <w:rFonts w:ascii="Times New Roman" w:hAnsi="Times New Roman" w:cs="Times New Roman"/>
          <w:noProof/>
          <w:sz w:val="24"/>
          <w:szCs w:val="24"/>
          <w:lang w:val="en-US"/>
        </w:rPr>
        <w:t>(199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etermined the most abundant ionic compound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the aerosol, fresh snow and firn cores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03B5" w:rsidRPr="00907319">
        <w:rPr>
          <w:rFonts w:ascii="Times New Roman" w:hAnsi="Times New Roman" w:cs="Times New Roman"/>
          <w:sz w:val="24"/>
          <w:szCs w:val="24"/>
          <w:lang w:val="en-US"/>
        </w:rPr>
        <w:t>three coastal Antarctic stations</w:t>
      </w:r>
      <w:r w:rsidR="00126D5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4E6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ighlighted the difficulties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4E67" w:rsidRPr="00907319">
        <w:rPr>
          <w:rFonts w:ascii="Times New Roman" w:hAnsi="Times New Roman" w:cs="Times New Roman"/>
          <w:sz w:val="24"/>
          <w:szCs w:val="24"/>
          <w:lang w:val="en-US"/>
        </w:rPr>
        <w:t>studying processes in an area where environmental condition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E4E6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hange frequently. </w:t>
      </w:r>
      <w:r w:rsidR="00F043A2">
        <w:rPr>
          <w:rFonts w:ascii="Times New Roman" w:hAnsi="Times New Roman" w:cs="Times New Roman"/>
          <w:sz w:val="24"/>
          <w:szCs w:val="24"/>
          <w:lang w:val="en-US"/>
        </w:rPr>
        <w:t xml:space="preserve">Investigations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on the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43A2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F043A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positional </w:t>
      </w:r>
      <w:r w:rsidR="00126D58" w:rsidRPr="00907319">
        <w:rPr>
          <w:rFonts w:ascii="Times New Roman" w:hAnsi="Times New Roman" w:cs="Times New Roman"/>
          <w:sz w:val="24"/>
          <w:szCs w:val="24"/>
          <w:lang w:val="en-US"/>
        </w:rPr>
        <w:t>flux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126D5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3E4E6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on-sea salt sulfate and methanesulfonic acid </w:t>
      </w:r>
      <w:r w:rsidR="00F043A2">
        <w:rPr>
          <w:rFonts w:ascii="Times New Roman" w:hAnsi="Times New Roman" w:cs="Times New Roman"/>
          <w:sz w:val="24"/>
          <w:szCs w:val="24"/>
          <w:lang w:val="en-US"/>
        </w:rPr>
        <w:t xml:space="preserve">allowed 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0EC8" w:rsidRPr="00907319">
        <w:rPr>
          <w:rFonts w:ascii="Times New Roman" w:hAnsi="Times New Roman" w:cs="Times New Roman"/>
          <w:sz w:val="24"/>
          <w:szCs w:val="24"/>
          <w:lang w:val="en-US"/>
        </w:rPr>
        <w:t>assess</w:t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>ment of</w:t>
      </w:r>
      <w:r w:rsidR="00490EC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spatial variation of marine biogenic sulfur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043A2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nikin&lt;/Author&gt;&lt;Year&gt;1998&lt;/Year&gt;&lt;IDText&gt;Sulfur-containing species (sulfate and methanesulfonate) in coastal Antarctic aerosol and precipitation&lt;/IDText&gt;&lt;DisplayText&gt;(Minikin et al., 1998)&lt;/DisplayText&gt;&lt;record&gt;&lt;dates&gt;&lt;pub-dates&gt;&lt;date&gt;May 20&lt;/date&gt;&lt;/pub-dates&gt;&lt;year&gt;1998&lt;/year&gt;&lt;/dates&gt;&lt;urls&gt;&lt;related-urls&gt;&lt;url&gt;&amp;lt;Go to ISI&amp;gt;://WOS:000073670500029&lt;/url&gt;&lt;/related-urls&gt;&lt;/urls&gt;&lt;isbn&gt;2169-897X&lt;/isbn&gt;&lt;titles&gt;&lt;title&gt;Sulfur-containing species (sulfate and methanesulfonate) in coastal Antarctic aerosol and precipitation&lt;/title&gt;&lt;secondary-title&gt;Journal of Geophysical Research-Atmospheres&lt;/secondary-title&gt;&lt;/titles&gt;&lt;pages&gt;10975-10990&lt;/pages&gt;&lt;number&gt;D9&lt;/number&gt;&lt;contributors&gt;&lt;authors&gt;&lt;author&gt;Minikin, A.&lt;/author&gt;&lt;author&gt;Legrand, M.&lt;/author&gt;&lt;author&gt;Hall, J.&lt;/author&gt;&lt;author&gt;Wagenbach, D.&lt;/author&gt;&lt;author&gt;Kleefeld, C.&lt;/author&gt;&lt;author&gt;Wolff, E.&lt;/author&gt;&lt;author&gt;Pasteur, E. C.&lt;/author&gt;&lt;author&gt;Ducroz, F.&lt;/author&gt;&lt;/authors&gt;&lt;/contributors&gt;&lt;added-date format="utc"&gt;1465564748&lt;/added-date&gt;&lt;ref-type name="Journal Article"&gt;17&lt;/ref-type&gt;&lt;rec-number&gt;858&lt;/rec-number&gt;&lt;last-updated-date format="utc"&gt;1465564748&lt;/last-updated-date&gt;&lt;accession-num&gt;WOS:000073670500029&lt;/accession-num&gt;&lt;electronic-resource-num&gt;10.1029/98jd00249&lt;/electronic-resource-num&gt;&lt;volume&gt;103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043A2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Minikin et al., 199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012A4">
        <w:rPr>
          <w:rFonts w:ascii="Times New Roman" w:hAnsi="Times New Roman" w:cs="Times New Roman"/>
          <w:sz w:val="24"/>
          <w:szCs w:val="24"/>
          <w:lang w:val="en-US"/>
        </w:rPr>
        <w:t xml:space="preserve"> to be made</w:t>
      </w:r>
      <w:r w:rsidR="00490EC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490EC8" w:rsidRPr="00907319" w:rsidRDefault="00F7057C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 Dome 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 the </w:t>
      </w:r>
      <w:r w:rsidR="00490EC8" w:rsidRPr="00907319">
        <w:rPr>
          <w:rFonts w:ascii="Times New Roman" w:hAnsi="Times New Roman" w:cs="Times New Roman"/>
          <w:sz w:val="24"/>
          <w:szCs w:val="24"/>
          <w:lang w:val="en-US"/>
        </w:rPr>
        <w:t>Antarctic plateau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t wa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demonstrat</w:t>
      </w:r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>that nitrate and chloride can be caugh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y the surface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now through dry deposition and adsorption processe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Udisti&lt;/Author&gt;&lt;Year&gt;2004&lt;/Year&gt;&lt;IDText&gt;Atmosphere-snow interaction by a comparison between aerosol and uppermost snow-layers composition at Dome C, East Antarctica&lt;/IDText&gt;&lt;DisplayText&gt;(Udisti et al., 2004)&lt;/DisplayText&gt;&lt;record&gt;&lt;urls&gt;&lt;related-urls&gt;&lt;url&gt;&amp;lt;Go to ISI&amp;gt;://WOS:000232368400009&lt;/url&gt;&lt;/related-urls&gt;&lt;/urls&gt;&lt;isbn&gt;0260-3055&lt;/isbn&gt;&lt;titles&gt;&lt;title&gt;Atmosphere-snow interaction by a comparison between aerosol and uppermost snow-layers composition at Dome C, East Antarctica&lt;/title&gt;&lt;secondary-title&gt;Annals of Glaciology, Vol 39, 2004&lt;/secondary-title&gt;&lt;/titles&gt;&lt;pages&gt;53-61&lt;/pages&gt;&lt;contributors&gt;&lt;authors&gt;&lt;author&gt;Udisti, R.&lt;/author&gt;&lt;author&gt;Becagli, S.&lt;/author&gt;&lt;author&gt;Benassai, S.&lt;/author&gt;&lt;author&gt;Castellano, E.&lt;/author&gt;&lt;author&gt;Fattori, I.&lt;/author&gt;&lt;author&gt;Innocenti, M.&lt;/author&gt;&lt;author&gt;Migliori, A.&lt;/author&gt;&lt;author&gt;Traversi, R.&lt;/author&gt;&lt;/authors&gt;&lt;/contributors&gt;&lt;added-date format="utc"&gt;1470995407&lt;/added-date&gt;&lt;ref-type name="Journal Article"&gt;17&lt;/ref-type&gt;&lt;dates&gt;&lt;year&gt;2004&lt;/year&gt;&lt;/dates&gt;&lt;rec-number&gt;881&lt;/rec-number&gt;&lt;last-updated-date format="utc"&gt;1470995407&lt;/last-updated-date&gt;&lt;accession-num&gt;WOS:000232368400009&lt;/accession-num&gt;&lt;electronic-resource-num&gt;10.3189/172756404781814474&lt;/electronic-resource-num&gt;&lt;volume&gt;39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Udisti et al., 2004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E90299" w:rsidRPr="00907319">
        <w:rPr>
          <w:rFonts w:ascii="Times New Roman" w:hAnsi="Times New Roman" w:cs="Times New Roman"/>
          <w:sz w:val="24"/>
          <w:szCs w:val="24"/>
          <w:lang w:val="en-US"/>
        </w:rPr>
        <w:t>interaction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9029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carboxylic acid 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 xml:space="preserve">at the 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>air-snow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 xml:space="preserve"> interfac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has been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tudied in the Arctic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arukawa&lt;/Author&gt;&lt;Year&gt;2002&lt;/Year&gt;&lt;IDText&gt;Dicarboxylic acids in the Arctic aerosols and snowpacks collected during ALERT 2000&lt;/IDText&gt;&lt;DisplayText&gt;(Narukawa et al., 2002)&lt;/DisplayText&gt;&lt;record&gt;&lt;dates&gt;&lt;pub-dates&gt;&lt;date&gt;May-Jun&lt;/date&gt;&lt;/pub-dates&gt;&lt;year&gt;2002&lt;/year&gt;&lt;/dates&gt;&lt;urls&gt;&lt;related-urls&gt;&lt;url&gt;&amp;lt;Go to ISI&amp;gt;://WOS:000176614200004&lt;/url&gt;&lt;/related-urls&gt;&lt;/urls&gt;&lt;isbn&gt;1352-2310&lt;/isbn&gt;&lt;titles&gt;&lt;title&gt;Dicarboxylic acids in the Arctic aerosols and snowpacks collected during ALERT 2000&lt;/title&gt;&lt;secondary-title&gt;Atmospheric Environment&lt;/secondary-title&gt;&lt;/titles&gt;&lt;pages&gt;2491-2499&lt;/pages&gt;&lt;number&gt;15-16&lt;/number&gt;&lt;contributors&gt;&lt;authors&gt;&lt;author&gt;Narukawa, M.&lt;/author&gt;&lt;author&gt;Kawamura, K.&lt;/author&gt;&lt;author&gt;Li, S. M.&lt;/author&gt;&lt;author&gt;Bottenheim, J. W.&lt;/author&gt;&lt;/authors&gt;&lt;/contributors&gt;&lt;custom7&gt;Pii s1352-2310(02)00126-7&lt;/custom7&gt;&lt;added-date format="utc"&gt;1470995829&lt;/added-date&gt;&lt;ref-type name="Journal Article"&gt;17&lt;/ref-type&gt;&lt;rec-number&gt;882&lt;/rec-number&gt;&lt;last-updated-date format="utc"&gt;1470995829&lt;/last-updated-date&gt;&lt;accession-num&gt;WOS:000176614200004&lt;/accession-num&gt;&lt;electronic-resource-num&gt;10.1016/s1352-2310(02)00126-7&lt;/electronic-resource-num&gt;&lt;volume&gt;36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74B79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Narukawa et al., 2002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E90299" w:rsidRPr="00907319">
        <w:rPr>
          <w:rFonts w:ascii="Times New Roman" w:hAnsi="Times New Roman" w:cs="Times New Roman"/>
          <w:sz w:val="24"/>
          <w:szCs w:val="24"/>
          <w:lang w:val="en-US"/>
        </w:rPr>
        <w:t>underlin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90299" w:rsidRPr="00907319">
        <w:rPr>
          <w:rFonts w:ascii="Times New Roman" w:hAnsi="Times New Roman" w:cs="Times New Roman"/>
          <w:sz w:val="24"/>
          <w:szCs w:val="24"/>
          <w:lang w:val="en-US"/>
        </w:rPr>
        <w:t>composition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>differen</w:t>
      </w:r>
      <w:r w:rsidR="00E90299">
        <w:rPr>
          <w:rFonts w:ascii="Times New Roman" w:hAnsi="Times New Roman" w:cs="Times New Roman"/>
          <w:sz w:val="24"/>
          <w:szCs w:val="24"/>
          <w:lang w:val="en-US"/>
        </w:rPr>
        <w:t>c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74B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etween aerosol and snow samples. </w:t>
      </w:r>
    </w:p>
    <w:p w:rsidR="00491571" w:rsidRPr="00907319" w:rsidRDefault="00491571" w:rsidP="0049157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Ionic species such as Na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S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re the most abundant compounds </w:t>
      </w:r>
      <w:r w:rsidR="00DD00C3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Antarctic aerosol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Udisti&lt;/Author&gt;&lt;Year&gt;2012&lt;/Year&gt;&lt;IDText&gt;Sea spray aerosol in central Antarctica. Present atmospheric behaviour and implications for paleoclimatic reconstructions&lt;/IDText&gt;&lt;DisplayText&gt;(Udisti et al., 2012)&lt;/DisplayText&gt;&lt;record&gt;&lt;dates&gt;&lt;pub-dates&gt;&lt;date&gt;Jun&lt;/date&gt;&lt;/pub-dates&gt;&lt;year&gt;2012&lt;/year&gt;&lt;/dates&gt;&lt;urls&gt;&lt;related-urls&gt;&lt;url&gt;&amp;lt;Go to ISI&amp;gt;://WOS:000303098500010&lt;/url&gt;&lt;/related-urls&gt;&lt;/urls&gt;&lt;isbn&gt;1352-2310&lt;/isbn&gt;&lt;titles&gt;&lt;title&gt;Sea spray aerosol in central Antarctica. Present atmospheric behaviour and implications for paleoclimatic reconstructions&lt;/title&gt;&lt;secondary-title&gt;Atmospheric Environment&lt;/secondary-title&gt;&lt;/titles&gt;&lt;pages&gt;109-120&lt;/pages&gt;&lt;contributors&gt;&lt;authors&gt;&lt;author&gt;Udisti, R.&lt;/author&gt;&lt;author&gt;Dayan, U.&lt;/author&gt;&lt;author&gt;Becagli, S.&lt;/author&gt;&lt;author&gt;Busetto, M.&lt;/author&gt;&lt;author&gt;Frosini, D.&lt;/author&gt;&lt;author&gt;Legrand, M.&lt;/author&gt;&lt;author&gt;Lucarelli, F.&lt;/author&gt;&lt;author&gt;Preunkert, S.&lt;/author&gt;&lt;author&gt;Severi, M.&lt;/author&gt;&lt;author&gt;Traversi, R.&lt;/author&gt;&lt;author&gt;Vitale, V.&lt;/author&gt;&lt;/authors&gt;&lt;/contributors&gt;&lt;added-date format="utc"&gt;1385993659&lt;/added-date&gt;&lt;ref-type name="Journal Article"&gt;17&lt;/ref-type&gt;&lt;rec-number&gt;583&lt;/rec-number&gt;&lt;last-updated-date format="utc"&gt;1386079564&lt;/last-updated-date&gt;&lt;accession-num&gt;WOS:000303098500010&lt;/accession-num&gt;&lt;electronic-resource-num&gt;10.1016/j.atmosenv.2011.10.018&lt;/electronic-resource-num&gt;&lt;volume&gt;52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Udisti et al., 2012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cause 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50A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ain source of aerosol in polar regions 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 xml:space="preserve">is fin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ea spray emitted by bubble bursting 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 xml:space="preserve">because they are distant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 xml:space="preserve"> any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thropogenic 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ontinental emission</w:t>
      </w:r>
      <w:r w:rsidR="00A50A71">
        <w:rPr>
          <w:rFonts w:ascii="Times New Roman" w:hAnsi="Times New Roman" w:cs="Times New Roman"/>
          <w:sz w:val="24"/>
          <w:szCs w:val="24"/>
          <w:lang w:val="en-US"/>
        </w:rPr>
        <w:t xml:space="preserve"> source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491571" w:rsidRPr="00907319" w:rsidRDefault="00491571" w:rsidP="0049157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arboxylic acids (CA) may have different </w:t>
      </w:r>
      <w:r w:rsidR="00AA4D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missio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ource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e atmospher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wamura&lt;/Author&gt;&lt;Year&gt;1996&lt;/Year&gt;&lt;IDText&gt;Source and reaction pathways of dicarboxylic acids, ketoacids and dicarbonyls in arctic aerosols: One year of observations&lt;/IDText&gt;&lt;DisplayText&gt;(Kawamura et al., 1996a)&lt;/DisplayText&gt;&lt;record&gt;&lt;dates&gt;&lt;pub-dates&gt;&lt;date&gt;May&lt;/date&gt;&lt;/pub-dates&gt;&lt;year&gt;1996&lt;/year&gt;&lt;/dates&gt;&lt;urls&gt;&lt;related-urls&gt;&lt;url&gt;&amp;lt;Go to ISI&amp;gt;://WOS:A1996UH17900019&lt;/url&gt;&lt;/related-urls&gt;&lt;/urls&gt;&lt;isbn&gt;1352-2310&lt;/isbn&gt;&lt;titles&gt;&lt;title&gt;Source and reaction pathways of dicarboxylic acids, ketoacids and dicarbonyls in arctic aerosols: One year of observations&lt;/title&gt;&lt;secondary-title&gt;Atmospheric Environment&lt;/secondary-title&gt;&lt;/titles&gt;&lt;pages&gt;1709-1722&lt;/pages&gt;&lt;number&gt;10-11&lt;/number&gt;&lt;contributors&gt;&lt;authors&gt;&lt;author&gt;Kawamura, K.&lt;/author&gt;&lt;author&gt;Kasukabe, H.&lt;/author&gt;&lt;author&gt;Barrie, L. A.&lt;/author&gt;&lt;/authors&gt;&lt;/contributors&gt;&lt;added-date format="utc"&gt;1442673624&lt;/added-date&gt;&lt;ref-type name="Journal Article"&gt;17&lt;/ref-type&gt;&lt;rec-number&gt;825&lt;/rec-number&gt;&lt;last-updated-date format="utc"&gt;1442673624&lt;/last-updated-date&gt;&lt;accession-num&gt;WOS:A1996UH17900019&lt;/accession-num&gt;&lt;electronic-resource-num&gt;10.1016/1352-2310(95)00395-9&lt;/electronic-resource-num&gt;&lt;volume&gt;30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awamura et al., 1996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 xml:space="preserve">Som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thropogenic organic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ollutants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 xml:space="preserve"> that act a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4DC4" w:rsidRPr="00907319">
        <w:rPr>
          <w:rFonts w:ascii="Times New Roman" w:hAnsi="Times New Roman" w:cs="Times New Roman"/>
          <w:sz w:val="24"/>
          <w:szCs w:val="24"/>
          <w:lang w:val="en-US"/>
        </w:rPr>
        <w:t>CA precursors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AA4D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c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mitted in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atmosphere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2A61">
        <w:rPr>
          <w:rFonts w:ascii="Times New Roman" w:hAnsi="Times New Roman" w:cs="Times New Roman"/>
          <w:sz w:val="24"/>
          <w:szCs w:val="24"/>
          <w:lang w:val="en-US"/>
        </w:rPr>
        <w:t xml:space="preserve">they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can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undergo photochemical reactions or react with strong oxidants,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zon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wamura&lt;/Author&gt;&lt;Year&gt;1996&lt;/Year&gt;&lt;IDText&gt;Water soluble dicarboxylic acids and related compounds in Antarctic aerosols&lt;/IDText&gt;&lt;DisplayText&gt;(Kawamura et al., 1996b)&lt;/DisplayText&gt;&lt;record&gt;&lt;dates&gt;&lt;pub-dates&gt;&lt;date&gt;Aug 20&lt;/date&gt;&lt;/pub-dates&gt;&lt;year&gt;1996&lt;/year&gt;&lt;/dates&gt;&lt;urls&gt;&lt;related-urls&gt;&lt;url&gt;&amp;lt;Go to ISI&amp;gt;://WOS:A1996VD22700015&lt;/url&gt;&lt;/related-urls&gt;&lt;/urls&gt;&lt;isbn&gt;2169-897X&lt;/isbn&gt;&lt;titles&gt;&lt;title&gt;Water soluble dicarboxylic acids and related compounds in Antarctic aerosols&lt;/title&gt;&lt;secondary-title&gt;Journal of Geophysical Research-Atmospheres&lt;/secondary-title&gt;&lt;/titles&gt;&lt;pages&gt;18721-18728&lt;/pages&gt;&lt;number&gt;D13&lt;/number&gt;&lt;contributors&gt;&lt;authors&gt;&lt;author&gt;Kawamura, K.&lt;/author&gt;&lt;author&gt;Semere, R.&lt;/author&gt;&lt;author&gt;Imai, Y.&lt;/author&gt;&lt;author&gt;Fujii, Y.&lt;/author&gt;&lt;author&gt;Hayashi, M.&lt;/author&gt;&lt;/authors&gt;&lt;/contributors&gt;&lt;added-date format="utc"&gt;1442667471&lt;/added-date&gt;&lt;ref-type name="Journal Article"&gt;17&lt;/ref-type&gt;&lt;rec-number&gt;818&lt;/rec-number&gt;&lt;last-updated-date format="utc"&gt;1442667471&lt;/last-updated-date&gt;&lt;accession-num&gt;WOS:A1996VD22700015&lt;/accession-num&gt;&lt;electronic-resource-num&gt;10.1029/96jd01541&lt;/electronic-resource-num&gt;&lt;volume&gt;101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awamura et al., 1996b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It is thought that t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 </w:t>
      </w:r>
      <w:r w:rsidR="00AA4D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in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 xml:space="preserve">natural </w:t>
      </w:r>
      <w:r w:rsidR="00AA4D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ource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 xml:space="preserve">for CA is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otochemical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reactions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4DC4">
        <w:rPr>
          <w:rFonts w:ascii="Times New Roman" w:hAnsi="Times New Roman" w:cs="Times New Roman"/>
          <w:sz w:val="24"/>
          <w:szCs w:val="24"/>
          <w:lang w:val="en-US"/>
        </w:rPr>
        <w:t>after the release of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lkenes by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hytoplankton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Xu&lt;/Author&gt;&lt;Year&gt;2013&lt;/Year&gt;&lt;IDText&gt;Characteristics of water-soluble inorganic and organic ions in aerosols over the Southern Ocean and coastal East Antarctica during austral summer&lt;/IDText&gt;&lt;DisplayText&gt;(Xu et al., 2013)&lt;/DisplayText&gt;&lt;record&gt;&lt;dates&gt;&lt;pub-dates&gt;&lt;date&gt;Dec 16&lt;/date&gt;&lt;/pub-dates&gt;&lt;year&gt;2013&lt;/year&gt;&lt;/dates&gt;&lt;urls&gt;&lt;related-urls&gt;&lt;url&gt;&amp;lt;Go to ISI&amp;gt;://WOS:000330266500025&lt;/url&gt;&lt;/related-urls&gt;&lt;/urls&gt;&lt;isbn&gt;2169-897X&lt;/isbn&gt;&lt;titles&gt;&lt;title&gt;Characteristics of water-soluble inorganic and organic ions in aerosols over the Southern Ocean and coastal East Antarctica during austral summer&lt;/title&gt;&lt;secondary-title&gt;Journal of Geophysical Research-Atmospheres&lt;/secondary-title&gt;&lt;/titles&gt;&lt;pages&gt;13303-13318&lt;/pages&gt;&lt;number&gt;23&lt;/number&gt;&lt;contributors&gt;&lt;authors&gt;&lt;author&gt;Xu, Guojie&lt;/author&gt;&lt;author&gt;Gao, Yuan&lt;/author&gt;&lt;author&gt;Lin, Qi&lt;/author&gt;&lt;author&gt;Li, Wei&lt;/author&gt;&lt;author&gt;Chen, Liqi&lt;/author&gt;&lt;/authors&gt;&lt;/contributors&gt;&lt;added-date format="utc"&gt;1442522715&lt;/added-date&gt;&lt;ref-type name="Journal Article"&gt;17&lt;/ref-type&gt;&lt;rec-number&gt;811&lt;/rec-number&gt;&lt;last-updated-date format="utc"&gt;1442522715&lt;/last-updated-date&gt;&lt;accession-num&gt;WOS:000330266500025&lt;/accession-num&gt;&lt;electronic-resource-num&gt;10.1002/2013jd019496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Xu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491571" w:rsidRPr="00907319" w:rsidRDefault="00D23BA8" w:rsidP="0049157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everal organic compound classes, </w:t>
      </w:r>
      <w:r w:rsidR="00D12A61">
        <w:rPr>
          <w:rFonts w:ascii="Times New Roman" w:hAnsi="Times New Roman" w:cs="Times New Roman"/>
          <w:sz w:val="24"/>
          <w:szCs w:val="24"/>
          <w:lang w:val="en-US"/>
        </w:rPr>
        <w:t>such a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ugars and amino acids, are emitted from b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ogenic sources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in</w:t>
      </w:r>
      <w:r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atmosphere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. Bioaerosol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57DD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bacteria, fungi, virus</w:t>
      </w:r>
      <w:r w:rsidR="00D12A61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, pollen, cell debris</w:t>
      </w:r>
      <w:r w:rsidR="004157DD"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21A5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tains 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rimary saccharides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uch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s glucose and sucros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deiros&lt;/Author&gt;&lt;Year&gt;2006&lt;/Year&gt;&lt;IDText&gt;Sugars as source indicators of biogenic organic carbon in aerosols collected above the Howland Experimental Forest, Maine&lt;/IDText&gt;&lt;DisplayText&gt;(Medeiros et al., 2006)&lt;/DisplayText&gt;&lt;record&gt;&lt;dates&gt;&lt;pub-dates&gt;&lt;date&gt;Mar&lt;/date&gt;&lt;/pub-dates&gt;&lt;year&gt;2006&lt;/year&gt;&lt;/dates&gt;&lt;urls&gt;&lt;related-urls&gt;&lt;url&gt;&amp;lt;Go to ISI&amp;gt;://WOS:000236527600012&lt;/url&gt;&lt;/related-urls&gt;&lt;/urls&gt;&lt;isbn&gt;1352-2310&lt;/isbn&gt;&lt;titles&gt;&lt;title&gt;Sugars as source indicators of biogenic organic carbon in aerosols collected above the Howland Experimental Forest, Maine&lt;/title&gt;&lt;secondary-title&gt;Atmospheric Environment&lt;/secondary-title&gt;&lt;/titles&gt;&lt;pages&gt;1694-1705&lt;/pages&gt;&lt;number&gt;9&lt;/number&gt;&lt;contributors&gt;&lt;authors&gt;&lt;author&gt;Medeiros, P. M.&lt;/author&gt;&lt;author&gt;Conte, M. H.&lt;/author&gt;&lt;author&gt;Weber, J. C.&lt;/author&gt;&lt;author&gt;Simoneit, B. R. T.&lt;/author&gt;&lt;/authors&gt;&lt;/contributors&gt;&lt;added-date format="utc"&gt;1420207958&lt;/added-date&gt;&lt;ref-type name="Journal Article"&gt;17&lt;/ref-type&gt;&lt;rec-number&gt;738&lt;/rec-number&gt;&lt;last-updated-date format="utc"&gt;1420207958&lt;/last-updated-date&gt;&lt;accession-num&gt;WOS:000236527600012&lt;/accession-num&gt;&lt;electronic-resource-num&gt;10.1016/j.atmosenv.2005.11.001&lt;/electronic-resource-num&gt;&lt;volume&gt;40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9157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Medeiros et al., 200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Arabitol and mannitol can be used as tracers for airborne fungal spor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uer&lt;/Author&gt;&lt;Year&gt;2008&lt;/Year&gt;&lt;IDText&gt;Arabitol and mannitol as tracers for the quantification of airborne fungal spores&lt;/IDText&gt;&lt;DisplayText&gt;(Bauer et al., 2008)&lt;/DisplayText&gt;&lt;record&gt;&lt;dates&gt;&lt;pub-dates&gt;&lt;date&gt;Jan&lt;/date&gt;&lt;/pub-dates&gt;&lt;year&gt;2008&lt;/year&gt;&lt;/dates&gt;&lt;urls&gt;&lt;related-urls&gt;&lt;url&gt;&amp;lt;Go to ISI&amp;gt;://WOS:000253290300016&lt;/url&gt;&lt;/related-urls&gt;&lt;/urls&gt;&lt;isbn&gt;1352-2310&lt;/isbn&gt;&lt;titles&gt;&lt;title&gt;Arabitol and mannitol as tracers for the quantification of airborne fungal spores&lt;/title&gt;&lt;secondary-title&gt;Atmospheric Environment&lt;/secondary-title&gt;&lt;/titles&gt;&lt;pages&gt;588-593&lt;/pages&gt;&lt;number&gt;3&lt;/number&gt;&lt;contributors&gt;&lt;authors&gt;&lt;author&gt;Bauer, Heidi&lt;/author&gt;&lt;author&gt;Claeys, Magda&lt;/author&gt;&lt;author&gt;Vermeylen, Reinhilde&lt;/author&gt;&lt;author&gt;Schueller, Elisabeth&lt;/author&gt;&lt;author&gt;Weinke, Gert&lt;/author&gt;&lt;author&gt;Berger, Anna&lt;/author&gt;&lt;author&gt;Puxbaum, Hans&lt;/author&gt;&lt;/authors&gt;&lt;/contributors&gt;&lt;added-date format="utc"&gt;1420209850&lt;/added-date&gt;&lt;ref-type name="Journal Article"&gt;17&lt;/ref-type&gt;&lt;rec-number&gt;740&lt;/rec-number&gt;&lt;last-updated-date format="utc"&gt;1420209850&lt;/last-updated-date&gt;&lt;accession-num&gt;WOS:000253290300016&lt;/accession-num&gt;&lt;electronic-resource-num&gt;10.1016/j.atmosenv.2007.10.013&lt;/electronic-resource-num&gt;&lt;volume&gt;42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9157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uer et al., 200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and are also the main carbohydrates in lichens and bacteria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deiros&lt;/Author&gt;&lt;Year&gt;2006&lt;/Year&gt;&lt;IDText&gt;Sugars as source indicators of biogenic organic carbon in aerosols collected above the Howland Experimental Forest, Maine&lt;/IDText&gt;&lt;DisplayText&gt;(Medeiros et al., 2006)&lt;/DisplayText&gt;&lt;record&gt;&lt;dates&gt;&lt;pub-dates&gt;&lt;date&gt;Mar&lt;/date&gt;&lt;/pub-dates&gt;&lt;year&gt;2006&lt;/year&gt;&lt;/dates&gt;&lt;urls&gt;&lt;related-urls&gt;&lt;url&gt;&amp;lt;Go to ISI&amp;gt;://WOS:000236527600012&lt;/url&gt;&lt;/related-urls&gt;&lt;/urls&gt;&lt;isbn&gt;1352-2310&lt;/isbn&gt;&lt;titles&gt;&lt;title&gt;Sugars as source indicators of biogenic organic carbon in aerosols collected above the Howland Experimental Forest, Maine&lt;/title&gt;&lt;secondary-title&gt;Atmospheric Environment&lt;/secondary-title&gt;&lt;/titles&gt;&lt;pages&gt;1694-1705&lt;/pages&gt;&lt;number&gt;9&lt;/number&gt;&lt;contributors&gt;&lt;authors&gt;&lt;author&gt;Medeiros, P. M.&lt;/author&gt;&lt;author&gt;Conte, M. H.&lt;/author&gt;&lt;author&gt;Weber, J. C.&lt;/author&gt;&lt;author&gt;Simoneit, B. R. T.&lt;/author&gt;&lt;/authors&gt;&lt;/contributors&gt;&lt;added-date format="utc"&gt;1420207958&lt;/added-date&gt;&lt;ref-type name="Journal Article"&gt;17&lt;/ref-type&gt;&lt;rec-number&gt;738&lt;/rec-number&gt;&lt;last-updated-date format="utc"&gt;1420207958&lt;/last-updated-date&gt;&lt;accession-num&gt;WOS:000236527600012&lt;/accession-num&gt;&lt;electronic-resource-num&gt;10.1016/j.atmosenv.2005.11.001&lt;/electronic-resource-num&gt;&lt;volume&gt;40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9157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Medeiros et al., 200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491571" w:rsidRPr="00907319" w:rsidRDefault="00491571" w:rsidP="0049157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Levoglucosan, the most abundant anhydrosugar, is a specific 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 xml:space="preserve">atmospheric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racer of biomass burning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imoneit&lt;/Author&gt;&lt;Year&gt;2001&lt;/Year&gt;&lt;IDText&gt;Detecting organic tracers from biomass burning in the atmosphere&lt;/IDText&gt;&lt;DisplayText&gt;(Simoneit and Elias, 2001)&lt;/DisplayText&gt;&lt;record&gt;&lt;dates&gt;&lt;pub-dates&gt;&lt;date&gt;Oct&lt;/date&gt;&lt;/pub-dates&gt;&lt;year&gt;2001&lt;/year&gt;&lt;/dates&gt;&lt;urls&gt;&lt;related-urls&gt;&lt;url&gt;&amp;lt;Go to ISI&amp;gt;://WOS:000171639700012&lt;/url&gt;&lt;/related-urls&gt;&lt;/urls&gt;&lt;isbn&gt;0025-326X&lt;/isbn&gt;&lt;titles&gt;&lt;title&gt;Detecting organic tracers from biomass burning in the atmosphere&lt;/title&gt;&lt;secondary-title&gt;Marine Pollution Bulletin&lt;/secondary-title&gt;&lt;/titles&gt;&lt;pages&gt;805-810&lt;/pages&gt;&lt;number&gt;10&lt;/number&gt;&lt;contributors&gt;&lt;authors&gt;&lt;author&gt;Simoneit, B. R. T.&lt;/author&gt;&lt;author&gt;Elias, V. O.&lt;/author&gt;&lt;/authors&gt;&lt;/contributors&gt;&lt;added-date format="utc"&gt;1337160941&lt;/added-date&gt;&lt;ref-type name="Journal Article"&gt;17&lt;/ref-type&gt;&lt;rec-number&gt;212&lt;/rec-number&gt;&lt;last-updated-date format="utc"&gt;1337160941&lt;/last-updated-date&gt;&lt;accession-num&gt;WOS:000171639700012&lt;/accession-num&gt;&lt;electronic-resource-num&gt;10.1016/s0025-326x(01)00094-7&lt;/electronic-resource-num&gt;&lt;volume&gt;42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Simoneit and Elias, 2001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Some studies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monstrated that the composition of phenolic compounds (PC) in atmospheric aerosol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>is linked to th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ype of </w:t>
      </w:r>
      <w:r w:rsidR="006C7D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vegetation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 xml:space="preserve">that wa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urned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imoneit&lt;/Author&gt;&lt;Year&gt;2002&lt;/Year&gt;&lt;IDText&gt;Biomass burning - A review of organic tracers for smoke from incomplete combustion&lt;/IDText&gt;&lt;DisplayText&gt;(Simoneit, 2002)&lt;/DisplayText&gt;&lt;record&gt;&lt;dates&gt;&lt;pub-dates&gt;&lt;date&gt;Mar&lt;/date&gt;&lt;/pub-dates&gt;&lt;year&gt;2002&lt;/year&gt;&lt;/dates&gt;&lt;urls&gt;&lt;related-urls&gt;&lt;url&gt;&amp;lt;Go to ISI&amp;gt;://WOS:000174011700001&lt;/url&gt;&lt;/related-urls&gt;&lt;/urls&gt;&lt;isbn&gt;0883-2927&lt;/isbn&gt;&lt;titles&gt;&lt;title&gt;Biomass burning - A review of organic tracers for smoke from incomplete combustion&lt;/title&gt;&lt;secondary-title&gt;Applied Geochemistry&lt;/secondary-title&gt;&lt;/titles&gt;&lt;pages&gt;129-162&lt;/pages&gt;&lt;number&gt;3&lt;/number&gt;&lt;contributors&gt;&lt;authors&gt;&lt;author&gt;Simoneit, B. R. T.&lt;/author&gt;&lt;/authors&gt;&lt;/contributors&gt;&lt;added-date format="utc"&gt;1337092117&lt;/added-date&gt;&lt;ref-type name="Journal Article"&gt;17&lt;/ref-type&gt;&lt;rec-number&gt;177&lt;/rec-number&gt;&lt;last-updated-date format="utc"&gt;1337092117&lt;/last-updated-date&gt;&lt;accession-num&gt;WOS:000174011700001&lt;/accession-num&gt;&lt;electronic-resource-num&gt;Pii s0883-2927(01)00061-0&amp;#xD;10.1016/s0883-2927(01)00061-0&lt;/electronic-resource-num&gt;&lt;volume&gt;1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Simoneit, 2002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although Zangrando et al.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angrando&lt;/Author&gt;&lt;Year&gt;2016&lt;/Year&gt;&lt;IDText&gt;Levoglucosan and phenols in marine, coastal and inland Antarctic aerosols&lt;/IDText&gt;&lt;DisplayText&gt;(Zangrando et al., 2016)&lt;/DisplayText&gt;&lt;record&gt;&lt;titles&gt;&lt;title&gt;Levoglucosan and phenols in marine, coastal and inland Antarctic aerosols&lt;/title&gt;&lt;secondary-title&gt;Science of Total Environment&lt;/secondary-title&gt;&lt;/titles&gt;&lt;pages&gt;606-616&lt;/pages&gt;&lt;contributors&gt;&lt;authors&gt;&lt;author&gt;Zangrando, Roberta&lt;/author&gt;&lt;author&gt;Barbaro, Elena&lt;/author&gt;&lt;author&gt;Vecchiato, Marco&lt;/author&gt;&lt;author&gt;Kehrwald, Natalie Marie&lt;/author&gt;&lt;author&gt;Barbante, Carlo&lt;/author&gt;&lt;author&gt;Gambaro, Andrea&lt;/author&gt;&lt;/authors&gt;&lt;/contributors&gt;&lt;added-date format="utc"&gt;1420205681&lt;/added-date&gt;&lt;ref-type name="Journal Article"&gt;17&lt;/ref-type&gt;&lt;dates&gt;&lt;year&gt;2016&lt;/year&gt;&lt;/dates&gt;&lt;rec-number&gt;734&lt;/rec-number&gt;&lt;last-updated-date format="utc"&gt;1452630443&lt;/last-updated-date&gt;&lt;volume&gt;544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 xml:space="preserve">hav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geste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se compounds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ay have an additional marine sourc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A possible correlation between primary marine production and amino acids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>h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 xml:space="preserve">been </w:t>
      </w:r>
      <w:r w:rsidR="00F71A77" w:rsidRPr="00907319">
        <w:rPr>
          <w:rFonts w:ascii="Times New Roman" w:hAnsi="Times New Roman" w:cs="Times New Roman"/>
          <w:sz w:val="24"/>
          <w:szCs w:val="24"/>
          <w:lang w:val="en-US"/>
        </w:rPr>
        <w:t>identified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Free amino acids in Antarctic aerosol: potential markers for the evolution and fate of marine aerosol&lt;/IDText&gt;&lt;DisplayText&gt;(Barbaro et al., 2015b)&lt;/DisplayText&gt;&lt;record&gt;&lt;dates&gt;&lt;pub-dates&gt;&lt;date&gt;2015&lt;/date&gt;&lt;/pub-dates&gt;&lt;year&gt;2015&lt;/year&gt;&lt;/dates&gt;&lt;urls&gt;&lt;related-urls&gt;&lt;url&gt;&amp;lt;Go to ISI&amp;gt;://WOS:000355289200009&lt;/url&gt;&lt;/related-urls&gt;&lt;/urls&gt;&lt;isbn&gt;1680-7316&lt;/isbn&gt;&lt;titles&gt;&lt;title&gt;Free amino acids in Antarctic aerosol: potential markers for the evolution and fate of marine aerosol&lt;/title&gt;&lt;secondary-title&gt;Atmospheric Chemistry and Physics&lt;/secondary-title&gt;&lt;/titles&gt;&lt;pages&gt;5457-5469&lt;/pages&gt;&lt;number&gt;10&lt;/number&gt;&lt;contributors&gt;&lt;authors&gt;&lt;author&gt;Barbaro, E.&lt;/author&gt;&lt;author&gt;Zangrando, R.&lt;/author&gt;&lt;author&gt;Vecchiato, M.&lt;/author&gt;&lt;author&gt;Piazza, R.&lt;/author&gt;&lt;author&gt;Cairns, W. R. L.&lt;/author&gt;&lt;author&gt;Capodaglio, G.&lt;/author&gt;&lt;author&gt;Barbante, C.&lt;/author&gt;&lt;author&gt;Gambaro, A.&lt;/author&gt;&lt;/authors&gt;&lt;/contributors&gt;&lt;added-date format="utc"&gt;1440765249&lt;/added-date&gt;&lt;ref-type name="Journal Article"&gt;17&lt;/ref-type&gt;&lt;rec-number&gt;804&lt;/rec-number&gt;&lt;last-updated-date format="utc"&gt;1440765249&lt;/last-updated-date&gt;&lt;accession-num&gt;WOS:000355289200009&lt;/accession-num&gt;&lt;electronic-resource-num&gt;10.5194/acp-15-5457-2015&lt;/electronic-resource-num&gt;&lt;volume&gt;1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b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5C32A4" w:rsidRPr="00907319" w:rsidRDefault="005C32A4" w:rsidP="004E2A8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ain aim of this study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o investigate the behavior of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water-solubl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mpounds during aerosol-snow transfer processes. </w:t>
      </w:r>
      <w:r w:rsidR="000C36DD" w:rsidRPr="00907319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2F70E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rosol and snow samples were collected at Faraglione Camp, about </w:t>
      </w:r>
      <w:r w:rsidR="009550A9">
        <w:rPr>
          <w:rFonts w:ascii="Times New Roman" w:hAnsi="Times New Roman" w:cs="Times New Roman"/>
          <w:sz w:val="24"/>
          <w:szCs w:val="24"/>
          <w:lang w:val="en-US"/>
        </w:rPr>
        <w:t>3km from the Italian station “Mario</w:t>
      </w:r>
      <w:r w:rsidR="002F70E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Zucchelli”, called MZS (Terra Nova Bay, Antarctica) during the 2014-2015 austral summer. 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Our research foc</w:t>
      </w:r>
      <w:r w:rsidR="00725D32" w:rsidRPr="00907319">
        <w:rPr>
          <w:rFonts w:ascii="Times New Roman" w:hAnsi="Times New Roman" w:cs="Times New Roman"/>
          <w:sz w:val="24"/>
          <w:szCs w:val="24"/>
          <w:lang w:val="en-US"/>
        </w:rPr>
        <w:t>used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n several class</w:t>
      </w:r>
      <w:r w:rsidR="00E83DEC" w:rsidRPr="00907319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compounds, </w:t>
      </w:r>
      <w:r w:rsidR="007E630B" w:rsidRPr="00907319">
        <w:rPr>
          <w:rFonts w:ascii="Times New Roman" w:hAnsi="Times New Roman" w:cs="Times New Roman"/>
          <w:sz w:val="24"/>
          <w:szCs w:val="24"/>
          <w:lang w:val="en-US"/>
        </w:rPr>
        <w:t>such as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onic species (Cl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Br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I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NO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NO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SO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PO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-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methanesulfonate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MSA), NH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Na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, K</w:t>
      </w:r>
      <w:r w:rsidR="004E2A8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295676" w:rsidRPr="00907319">
        <w:rPr>
          <w:rFonts w:ascii="Times New Roman" w:hAnsi="Times New Roman" w:cs="Times New Roman"/>
          <w:sz w:val="24"/>
          <w:szCs w:val="24"/>
          <w:lang w:val="en-US"/>
        </w:rPr>
        <w:t>CA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(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oxal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glycolic,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malon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succinic, </w:t>
      </w:r>
      <w:r w:rsidR="004E2A89" w:rsidRPr="00907319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ic, </w:t>
      </w:r>
      <w:r w:rsidR="004E2A89" w:rsidRPr="00907319">
        <w:rPr>
          <w:rFonts w:ascii="Times New Roman" w:hAnsi="Times New Roman" w:cs="Times New Roman"/>
          <w:i/>
          <w:sz w:val="24"/>
          <w:szCs w:val="24"/>
          <w:lang w:val="en-US"/>
        </w:rPr>
        <w:t>cis-us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eic, </w:t>
      </w:r>
      <w:r w:rsidR="004E2A89" w:rsidRPr="00907319">
        <w:rPr>
          <w:rFonts w:ascii="Times New Roman" w:hAnsi="Times New Roman" w:cs="Times New Roman"/>
          <w:i/>
          <w:sz w:val="24"/>
          <w:szCs w:val="24"/>
          <w:lang w:val="en-US"/>
        </w:rPr>
        <w:t>trans-us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fumar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glutar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adip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pimelic, </w:t>
      </w:r>
      <w:r w:rsidR="004E2A89" w:rsidRPr="00907319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>-benzoic, C</w:t>
      </w:r>
      <w:r w:rsidR="004E2A8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8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suberic), sugars (monosaccharides, disaccharides, alcohol sugars and anhydrosugars), amino acids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AA) 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vanillin, syringyl and coumaryl compounds)</w:t>
      </w:r>
      <w:r w:rsidR="004E2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is is the first study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 xml:space="preserve">potential relationships between 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ars,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aerosol and snow samples</w:t>
      </w:r>
      <w:r w:rsidR="006C7DA4">
        <w:rPr>
          <w:rFonts w:ascii="Times New Roman" w:hAnsi="Times New Roman" w:cs="Times New Roman"/>
          <w:sz w:val="24"/>
          <w:szCs w:val="24"/>
          <w:lang w:val="en-US"/>
        </w:rPr>
        <w:t xml:space="preserve"> from the same site</w:t>
      </w:r>
      <w:r w:rsidR="008839A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B55D15" w:rsidRPr="00907319" w:rsidRDefault="006E623B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>2. Material and methods</w:t>
      </w:r>
    </w:p>
    <w:p w:rsidR="006E623B" w:rsidRPr="00907319" w:rsidRDefault="0038215F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2.1C</w:t>
      </w:r>
      <w:r w:rsidR="006E623B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ollection and processing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of aerosol samples </w:t>
      </w:r>
    </w:p>
    <w:p w:rsidR="0038215F" w:rsidRPr="00907319" w:rsidRDefault="0038215F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erosol samples (n=7) were collected using a multi-stage Andersen impactor (TE-6070, Tisch Environmental Inc., Cleves, OH, USA) placed at Campo Faraglione (74° 41’ S, 164° 06’ E), 3 km south of the Italian </w:t>
      </w:r>
      <w:r w:rsidR="00725D32" w:rsidRPr="00907319">
        <w:rPr>
          <w:rFonts w:ascii="Times New Roman" w:hAnsi="Times New Roman" w:cs="Times New Roman"/>
          <w:sz w:val="24"/>
          <w:szCs w:val="24"/>
          <w:lang w:val="en-US"/>
        </w:rPr>
        <w:t>MZ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Victoria Land, Anta</w:t>
      </w:r>
      <w:r w:rsidR="00725D32" w:rsidRPr="00907319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tica) 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November 2014 to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13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January 2015. </w:t>
      </w:r>
    </w:p>
    <w:p w:rsidR="0038215F" w:rsidRPr="00907319" w:rsidRDefault="00BD6E5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Aerosol samples were collected on six pre-combusted (4h at 400°C in a muffle furnace) quartz fiber filters with different cut-off</w:t>
      </w:r>
      <w:r w:rsidR="00DF2DB2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: the sampler accumulated particles with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the following size fractions: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10.0 – 7.2 µm, 7.2 – 3.0 µm, 3.0 – 1.5 µm, 1.5- 0.95 µm, 0.95 – 0.49 µm on slotted filters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and the </w:t>
      </w:r>
      <w:r w:rsidR="00B76C12" w:rsidRPr="00907319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0.49 µm particle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siz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ackup filter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 at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verage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sampling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irflow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1.1 m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in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Start w:id="0" w:name="_Hlk478115148"/>
      <w:r w:rsidR="00B76C12">
        <w:rPr>
          <w:rFonts w:ascii="Times New Roman" w:hAnsi="Times New Roman" w:cs="Times New Roman"/>
          <w:sz w:val="24"/>
          <w:szCs w:val="24"/>
          <w:lang w:val="en-US"/>
        </w:rPr>
        <w:t>Samples were collected for 10 days, a</w:t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t>s previous test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showed that this exposure time was necessary to </w:t>
      </w:r>
      <w:r w:rsidR="00AD6E1E">
        <w:rPr>
          <w:rFonts w:ascii="Times New Roman" w:hAnsi="Times New Roman" w:cs="Times New Roman"/>
          <w:sz w:val="24"/>
          <w:szCs w:val="24"/>
          <w:lang w:val="en-US"/>
        </w:rPr>
        <w:t>quantify species at very low concentration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JiYXJvPC9BdXRob3I+PFllYXI+MjAxNTwvWWVhcj48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</w:fldData>
        </w:fldChar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JiYXJvPC9BdXRob3I+PFllYXI+MjAxNTwvWWVhcj48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</w:fldData>
        </w:fldChar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>
        <w:rPr>
          <w:rFonts w:ascii="Times New Roman" w:hAnsi="Times New Roman" w:cs="Times New Roman"/>
          <w:sz w:val="24"/>
          <w:szCs w:val="24"/>
          <w:lang w:val="en-US"/>
        </w:rPr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>
        <w:rPr>
          <w:rFonts w:ascii="Times New Roman" w:hAnsi="Times New Roman" w:cs="Times New Roman"/>
          <w:sz w:val="24"/>
          <w:szCs w:val="24"/>
          <w:lang w:val="en-US"/>
        </w:rPr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52AE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; Barbaro et al., 2015b; Barbaro et al., 2016b; Barbaro et al., 2016c; Zangrando et al., 2016)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Further s</w:t>
      </w:r>
      <w:r w:rsidR="00F52AE9" w:rsidRPr="00F52AE9">
        <w:rPr>
          <w:rFonts w:ascii="Times New Roman" w:hAnsi="Times New Roman" w:cs="Times New Roman"/>
          <w:sz w:val="24"/>
          <w:szCs w:val="24"/>
          <w:lang w:val="en-US"/>
        </w:rPr>
        <w:t xml:space="preserve">ampling details are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 xml:space="preserve">available </w:t>
      </w:r>
      <w:r w:rsidR="00F52AE9" w:rsidRPr="00F52AE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2AE9" w:rsidRPr="00F52AE9">
        <w:rPr>
          <w:rFonts w:ascii="Times New Roman" w:hAnsi="Times New Roman" w:cs="Times New Roman"/>
          <w:sz w:val="24"/>
          <w:szCs w:val="24"/>
          <w:lang w:val="en-US"/>
        </w:rPr>
        <w:t>Table S</w:t>
      </w:r>
      <w:r w:rsidR="00BD208F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F52AE9" w:rsidRPr="00F52AE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End w:id="0"/>
      <w:r w:rsidRPr="00907319">
        <w:rPr>
          <w:rFonts w:ascii="Times New Roman" w:hAnsi="Times New Roman" w:cs="Times New Roman"/>
          <w:sz w:val="24"/>
          <w:szCs w:val="24"/>
          <w:lang w:val="en-US"/>
        </w:rPr>
        <w:t>Three field blank samples were collected by loading, carrying and installing the filter on the instrument with the air pump switched off, removing it after 10 min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ollowing the same procedure used for </w:t>
      </w:r>
      <w:r w:rsidR="00B76C12">
        <w:rPr>
          <w:rFonts w:ascii="Times New Roman" w:hAnsi="Times New Roman" w:cs="Times New Roman"/>
          <w:sz w:val="24"/>
          <w:szCs w:val="24"/>
          <w:lang w:val="en-US"/>
        </w:rPr>
        <w:t>installation and removal of th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ample filters.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amples and blanks were wrapped in a double layer of aluminum foil and stored at -20°C until analysis.</w:t>
      </w:r>
    </w:p>
    <w:p w:rsidR="00BD6E54" w:rsidRPr="00907319" w:rsidRDefault="00BD6E5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pre-analytical protocol to determine </w:t>
      </w:r>
      <w:r w:rsidR="00377B1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onic species (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N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SA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Br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-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>, Na</w:t>
      </w:r>
      <w:r w:rsidR="00DF27B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>, NH</w:t>
      </w:r>
      <w:r w:rsidR="00DF27B0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DF27B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d 1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2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A (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oxal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glycol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malon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succinic, </w:t>
      </w:r>
      <w:r w:rsidRPr="00907319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ic, </w:t>
      </w:r>
      <w:r w:rsidRPr="00907319">
        <w:rPr>
          <w:rFonts w:ascii="Times New Roman" w:hAnsi="Times New Roman" w:cs="Times New Roman"/>
          <w:i/>
          <w:sz w:val="24"/>
          <w:szCs w:val="24"/>
          <w:lang w:val="en-US"/>
        </w:rPr>
        <w:t>cis-u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eic, </w:t>
      </w:r>
      <w:r w:rsidRPr="00907319">
        <w:rPr>
          <w:rFonts w:ascii="Times New Roman" w:hAnsi="Times New Roman" w:cs="Times New Roman"/>
          <w:i/>
          <w:sz w:val="24"/>
          <w:szCs w:val="24"/>
          <w:lang w:val="en-US"/>
        </w:rPr>
        <w:t>trans-u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fumar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glutar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adip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pimelic, α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benzo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8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suberic acid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>, Table S1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7B1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DF27B0" w:rsidRPr="00907319">
        <w:rPr>
          <w:rFonts w:ascii="Times New Roman" w:hAnsi="Times New Roman" w:cs="Times New Roman"/>
          <w:sz w:val="24"/>
          <w:szCs w:val="24"/>
          <w:lang w:val="en-US"/>
        </w:rPr>
        <w:t>described elsewher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6&lt;/Year&gt;&lt;IDText&gt;An integrated study of the chemical composition of Antarctic aerosol to investigate natural and anthropogenic sources&lt;/IDText&gt;&lt;DisplayText&gt;(Barbaro et al., 2016c)&lt;/DisplayText&gt;&lt;record&gt;&lt;keywords&gt;&lt;keyword&gt;amino acids, Antarctica, ions, carboxylic acids, metals, POPs, sugars.&lt;/keyword&gt;&lt;/keywords&gt;&lt;urls&gt;&lt;related-urls&gt;&lt;url&gt;http://www.publish.csiro.au/paper/EN16056&lt;/url&gt;&lt;/related-urls&gt;&lt;/urls&gt;&lt;titles&gt;&lt;title&gt;An integrated study of the chemical composition of Antarctic aerosol to investigate natural and anthropogenic sources&lt;/title&gt;&lt;secondary-title&gt;Environmental Chemistry&lt;/secondary-title&gt;&lt;/titles&gt;&lt;pages&gt;-&lt;/pages&gt;&lt;contributors&gt;&lt;authors&gt;&lt;author&gt;Barbaro, E.&lt;/author&gt;&lt;author&gt;Zangrando, R.&lt;/author&gt;&lt;author&gt;Kirchgeorg, T.&lt;/author&gt;&lt;author&gt;Bazzano, A.&lt;/author&gt;&lt;author&gt;Illuminati, S.&lt;/author&gt;&lt;author&gt;Annibaldi, A.&lt;/author&gt;&lt;author&gt;Rella, S.&lt;/author&gt;&lt;author&gt;Truzzi, C.&lt;/author&gt;&lt;author&gt;Grotti, M.&lt;/author&gt;&lt;author&gt;Ceccarini, A.&lt;/author&gt;&lt;author&gt;Malitesta, C.&lt;/author&gt;&lt;author&gt;Scarponi, G.&lt;/author&gt;&lt;author&gt;Gambaro, A.&lt;/author&gt;&lt;/authors&gt;&lt;/contributors&gt;&lt;added-date format="utc"&gt;1470045659&lt;/added-date&gt;&lt;ref-type name="Journal Article"&gt;17&lt;/ref-type&gt;&lt;dates&gt;&lt;year&gt;2016&lt;/year&gt;&lt;/dates&gt;&lt;rec-number&gt;868&lt;/rec-number&gt;&lt;last-updated-date format="utc"&gt;1470045659&lt;/last-updated-date&gt;&lt;electronic-resource-num&gt;http://dx.doi.org/10.1071/EN16056&lt;/electronic-resource-num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52AE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6c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2A3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E71E9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quarter of each sample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 xml:space="preserve"> filter</w:t>
      </w:r>
      <w:r w:rsidR="00E71E9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4157D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roken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into small pieces and placed in</w:t>
      </w:r>
      <w:r w:rsidR="00F92A32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olyethylene tubes, using steel tweezers. All materials were previously cleaned by sonication </w:t>
      </w:r>
      <w:r w:rsidR="00F92A3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ith ultrapure water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for 30 minutes at room temperature</w:t>
      </w:r>
      <w:r w:rsidR="00F92A32">
        <w:rPr>
          <w:rFonts w:ascii="Times New Roman" w:hAnsi="Times New Roman" w:cs="Times New Roman"/>
          <w:sz w:val="24"/>
          <w:szCs w:val="24"/>
          <w:lang w:val="en-US"/>
        </w:rPr>
        <w:t>, and all sample handling was carried out under a class 100 laminar flow hood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. Slotted filters were ultrasonicated for 30 min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 xml:space="preserve">. in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7 mL of ultrapure water, while backup filters </w:t>
      </w:r>
      <w:r w:rsidR="00377B1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ere extracted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ith 15 mL of ultrapure water. Extracts were </w:t>
      </w:r>
      <w:r w:rsidR="00F92A32">
        <w:rPr>
          <w:rFonts w:ascii="Times New Roman" w:hAnsi="Times New Roman" w:cs="Times New Roman"/>
          <w:sz w:val="24"/>
          <w:szCs w:val="24"/>
          <w:lang w:val="en-US"/>
        </w:rPr>
        <w:t>filtered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through a 0.45 µm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 xml:space="preserve"> polytetrafluoroethylen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PTFE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ilter (ThermoFisher) to remove </w:t>
      </w:r>
      <w:r w:rsidR="00F92A32">
        <w:rPr>
          <w:rFonts w:ascii="Times New Roman" w:hAnsi="Times New Roman" w:cs="Times New Roman"/>
          <w:sz w:val="24"/>
          <w:szCs w:val="24"/>
          <w:lang w:val="en-US"/>
        </w:rPr>
        <w:t xml:space="preserve">solid </w:t>
      </w:r>
      <w:r w:rsidR="0004118E" w:rsidRPr="00907319">
        <w:rPr>
          <w:rFonts w:ascii="Times New Roman" w:hAnsi="Times New Roman" w:cs="Times New Roman"/>
          <w:sz w:val="24"/>
          <w:szCs w:val="24"/>
          <w:lang w:val="en-US"/>
        </w:rPr>
        <w:t>residues before analysis.</w:t>
      </w:r>
    </w:p>
    <w:p w:rsidR="00BD6E54" w:rsidRPr="00907319" w:rsidRDefault="00E71E9E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>Half of each sample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 xml:space="preserve"> filter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>used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o determin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sugars 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 xml:space="preserve"> using a previously described method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JiYXJvPC9BdXRob3I+PFllYXI+MjAxNTwvWWVhcj48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</w:fldData>
        </w:fldChar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JiYXJvPC9BdXRob3I+PFllYXI+MjAxNTwvWWVhcj48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</w:fldData>
        </w:fldChar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; Barbaro et al., 2015b; Zangrando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>, wher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ilter</w:t>
      </w:r>
      <w:r w:rsidR="004003A7">
        <w:rPr>
          <w:rFonts w:ascii="Times New Roman" w:hAnsi="Times New Roman" w:cs="Times New Roman"/>
          <w:sz w:val="24"/>
          <w:szCs w:val="24"/>
          <w:lang w:val="en-US"/>
        </w:rPr>
        <w:t xml:space="preserve"> subsamples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spiked with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D6E5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C-labelled internal standard mix (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levoglucosan), ultrasonicated </w:t>
      </w:r>
      <w:r w:rsidR="002C761D">
        <w:rPr>
          <w:rFonts w:ascii="Times New Roman" w:hAnsi="Times New Roman" w:cs="Times New Roman"/>
          <w:sz w:val="24"/>
          <w:szCs w:val="24"/>
          <w:lang w:val="en-US"/>
        </w:rPr>
        <w:t xml:space="preserve">twice for 15 min </w:t>
      </w:r>
      <w:r w:rsidR="00D23BA8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ultrapure water, and filtered through a 0.45-</w:t>
      </w:r>
      <w:r w:rsidR="002C761D">
        <w:rPr>
          <w:rFonts w:ascii="Calibri" w:hAnsi="Calibri" w:cs="Times New Roman"/>
          <w:sz w:val="24"/>
          <w:szCs w:val="24"/>
          <w:lang w:val="en-US"/>
        </w:rPr>
        <w:t>µ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>m PTFE filter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fore analysis</w:t>
      </w:r>
      <w:r w:rsidR="00BD6E5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E71E9E" w:rsidRPr="00907319" w:rsidRDefault="00E71E9E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2.2Collection and processing of snow samples </w:t>
      </w:r>
    </w:p>
    <w:p w:rsidR="00E71E9E" w:rsidRPr="00907319" w:rsidRDefault="00E71E9E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rface snow samples (n=8) were collected 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bout 30 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sampling site. 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>now samples were collected at 10-days interval</w:t>
      </w:r>
      <w:r w:rsidR="00FA317F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>, when aerosol filter changing occurred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6 November, 17 November, 27 November, 7 December, 27 December 2014)</w:t>
      </w:r>
      <w:r w:rsidR="0092461A" w:rsidRPr="00907319">
        <w:rPr>
          <w:rFonts w:ascii="Times New Roman" w:hAnsi="Times New Roman" w:cs="Times New Roman"/>
          <w:sz w:val="24"/>
          <w:szCs w:val="24"/>
          <w:lang w:val="en-US"/>
        </w:rPr>
        <w:t>. Three consecutive snow sampl</w:t>
      </w:r>
      <w:r w:rsidR="00F8189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gs 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>(10, 12 and 13 January 2015) wer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F8189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erformed 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189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snowfall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 xml:space="preserve"> event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659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at lasted 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om 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5F7F4B" w:rsidRPr="00907319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o 11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D46061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January 2015. </w:t>
      </w:r>
      <w:r w:rsidR="00F922A4">
        <w:rPr>
          <w:rFonts w:ascii="Times New Roman" w:hAnsi="Times New Roman" w:cs="Times New Roman"/>
          <w:sz w:val="24"/>
          <w:szCs w:val="24"/>
          <w:lang w:val="en-US"/>
        </w:rPr>
        <w:t>Surface s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ow samples </w:t>
      </w:r>
      <w:r w:rsidR="00F922A4">
        <w:rPr>
          <w:rFonts w:ascii="Times New Roman" w:hAnsi="Times New Roman" w:cs="Times New Roman"/>
          <w:sz w:val="24"/>
          <w:szCs w:val="24"/>
          <w:lang w:val="en-US"/>
        </w:rPr>
        <w:t xml:space="preserve">(ca. 1 cm in depth) </w:t>
      </w:r>
      <w:r w:rsidR="00491571" w:rsidRPr="00907319">
        <w:rPr>
          <w:rFonts w:ascii="Times New Roman" w:hAnsi="Times New Roman" w:cs="Times New Roman"/>
          <w:sz w:val="24"/>
          <w:szCs w:val="24"/>
          <w:lang w:val="en-US"/>
        </w:rPr>
        <w:t>were collected in 2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>L polyethylene bottle</w:t>
      </w:r>
      <w:r w:rsidR="00E56596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>, previously cleaned with ultrapure water and methanol. The samples were melted in a</w:t>
      </w:r>
      <w:r w:rsidR="00E56596" w:rsidRPr="009073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SO 4 clean room and </w:t>
      </w:r>
      <w:r w:rsidR="006E7875">
        <w:rPr>
          <w:rFonts w:ascii="Times New Roman" w:hAnsi="Times New Roman" w:cs="Times New Roman"/>
          <w:sz w:val="24"/>
          <w:szCs w:val="24"/>
          <w:lang w:val="en-US"/>
        </w:rPr>
        <w:t>aliquoted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>into pre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leaned vials </w:t>
      </w:r>
      <w:r w:rsidR="006E7875">
        <w:rPr>
          <w:rFonts w:ascii="Times New Roman" w:hAnsi="Times New Roman" w:cs="Times New Roman"/>
          <w:sz w:val="24"/>
          <w:szCs w:val="24"/>
          <w:lang w:val="en-US"/>
        </w:rPr>
        <w:t xml:space="preserve">prior 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6E7875" w:rsidRPr="00907319">
        <w:rPr>
          <w:rFonts w:ascii="Times New Roman" w:hAnsi="Times New Roman" w:cs="Times New Roman"/>
          <w:sz w:val="24"/>
          <w:szCs w:val="24"/>
          <w:lang w:val="en-US"/>
        </w:rPr>
        <w:t>determin</w:t>
      </w:r>
      <w:r w:rsidR="006E7875">
        <w:rPr>
          <w:rFonts w:ascii="Times New Roman" w:hAnsi="Times New Roman" w:cs="Times New Roman"/>
          <w:sz w:val="24"/>
          <w:szCs w:val="24"/>
          <w:lang w:val="en-US"/>
        </w:rPr>
        <w:t>ation of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646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onic species and organic compounds. </w:t>
      </w:r>
      <w:r w:rsidR="006E7875">
        <w:rPr>
          <w:rFonts w:ascii="Times New Roman" w:hAnsi="Times New Roman" w:cs="Times New Roman"/>
          <w:sz w:val="24"/>
          <w:szCs w:val="24"/>
          <w:lang w:val="en-US"/>
        </w:rPr>
        <w:t>Before analysis for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ugars,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6E7875">
        <w:rPr>
          <w:rFonts w:ascii="Times New Roman" w:hAnsi="Times New Roman" w:cs="Times New Roman"/>
          <w:sz w:val="24"/>
          <w:szCs w:val="24"/>
          <w:lang w:val="en-US"/>
        </w:rPr>
        <w:t>melted aliquots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spiked with a </w:t>
      </w:r>
      <w:r w:rsidR="000F5B38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3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-labelled internal standard mix. </w:t>
      </w:r>
    </w:p>
    <w:p w:rsidR="00BD6E54" w:rsidRPr="00907319" w:rsidRDefault="00E71E9E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2.3 Instrumental analysis</w:t>
      </w:r>
    </w:p>
    <w:p w:rsidR="000F5B38" w:rsidRPr="00907319" w:rsidRDefault="00112D2A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quantification of all anion</w:t>
      </w:r>
      <w:r w:rsidR="0046286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CA </w:t>
      </w:r>
      <w:r w:rsidR="0046286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performed using an ion chromatograph (Thermo Scientific Dionex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TM ICS-5000, Waltham, MA, USA), with an anion exchange column (Dionex Ion Pac AS11 2x250 mm) and guard column (Dionex Ion Pac AG11 2x50 mm), coupled with a single</w:t>
      </w:r>
      <w:r w:rsidR="00213B8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quadrupole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ass spectrometer (MSQ PlusTM, ThermoScientific, Bremen, Germany). The ion chromatograph was equipped with a capillary system to simultaneously determine cations using a conductivity detector. Cations were separated using an Ion Pac CS19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mm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capillary cation-exchange column (0.4x250 mm) equipped with an Ion Pac CG19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–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m guard column (0.4x50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m). </w:t>
      </w:r>
      <w:r w:rsidR="0046286E">
        <w:rPr>
          <w:rFonts w:ascii="Times New Roman" w:hAnsi="Times New Roman" w:cs="Times New Roman"/>
          <w:sz w:val="24"/>
          <w:szCs w:val="24"/>
          <w:lang w:val="en-US"/>
        </w:rPr>
        <w:t>Further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tails about </w:t>
      </w:r>
      <w:r w:rsidR="0046286E">
        <w:rPr>
          <w:rFonts w:ascii="Times New Roman" w:hAnsi="Times New Roman" w:cs="Times New Roman"/>
          <w:sz w:val="24"/>
          <w:szCs w:val="24"/>
          <w:lang w:val="en-US"/>
        </w:rPr>
        <w:t>the methods for anion and cation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determination</w:t>
      </w:r>
      <w:r w:rsidR="0046286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re reported </w:t>
      </w:r>
      <w:r w:rsidR="004157D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arbaro et al.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52AE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6&lt;/Year&gt;&lt;IDText&gt;An integrated study of the chemical composition of Antarctic aerosol to investigate natural and anthropogenic sources&lt;/IDText&gt;&lt;DisplayText&gt;(Barbaro et al., 2016c)&lt;/DisplayText&gt;&lt;record&gt;&lt;keywords&gt;&lt;keyword&gt;amino acids, Antarctica, ions, carboxylic acids, metals, POPs, sugars.&lt;/keyword&gt;&lt;/keywords&gt;&lt;urls&gt;&lt;related-urls&gt;&lt;url&gt;http://www.publish.csiro.au/paper/EN16056&lt;/url&gt;&lt;/related-urls&gt;&lt;/urls&gt;&lt;titles&gt;&lt;title&gt;An integrated study of the chemical composition of Antarctic aerosol to investigate natural and anthropogenic sources&lt;/title&gt;&lt;secondary-title&gt;Environmental Chemistry&lt;/secondary-title&gt;&lt;/titles&gt;&lt;pages&gt;-&lt;/pages&gt;&lt;contributors&gt;&lt;authors&gt;&lt;author&gt;Barbaro, E.&lt;/author&gt;&lt;author&gt;Zangrando, R.&lt;/author&gt;&lt;author&gt;Kirchgeorg, T.&lt;/author&gt;&lt;author&gt;Bazzano, A.&lt;/author&gt;&lt;author&gt;Illuminati, S.&lt;/author&gt;&lt;author&gt;Annibaldi, A.&lt;/author&gt;&lt;author&gt;Rella, S.&lt;/author&gt;&lt;author&gt;Truzzi, C.&lt;/author&gt;&lt;author&gt;Grotti, M.&lt;/author&gt;&lt;author&gt;Ceccarini, A.&lt;/author&gt;&lt;author&gt;Malitesta, C.&lt;/author&gt;&lt;author&gt;Scarponi, G.&lt;/author&gt;&lt;author&gt;Gambaro, A.&lt;/author&gt;&lt;/authors&gt;&lt;/contributors&gt;&lt;added-date format="utc"&gt;1470045659&lt;/added-date&gt;&lt;ref-type name="Journal Article"&gt;17&lt;/ref-type&gt;&lt;dates&gt;&lt;year&gt;2016&lt;/year&gt;&lt;/dates&gt;&lt;rec-number&gt;868&lt;/rec-number&gt;&lt;last-updated-date format="utc"&gt;1470045659&lt;/last-updated-date&gt;&lt;electronic-resource-num&gt;http://dx.doi.org/10.1071/EN16056&lt;/electronic-resource-num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40A5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F52AE9">
        <w:rPr>
          <w:rFonts w:ascii="Times New Roman" w:hAnsi="Times New Roman" w:cs="Times New Roman"/>
          <w:noProof/>
          <w:sz w:val="24"/>
          <w:szCs w:val="24"/>
          <w:lang w:val="en-US"/>
        </w:rPr>
        <w:t>2016c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01E72" w:rsidRPr="00907319" w:rsidRDefault="00D22886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uantification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obtained using high-performance liquid chromatography with a chiral column coupled with tandem mass spectromet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 detection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HPLC-MS/MS)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4&lt;/Year&gt;&lt;IDText&gt;D- and L-amino acids in Antarctic lakes: assessment of a very sensitive HPLC-MS method&lt;/IDText&gt;&lt;DisplayText&gt;(Barbaro et al., 2014)&lt;/DisplayText&gt;&lt;record&gt;&lt;dates&gt;&lt;pub-dates&gt;&lt;date&gt;2014-Sep&lt;/date&gt;&lt;/pub-dates&gt;&lt;year&gt;2014&lt;/year&gt;&lt;/dates&gt;&lt;urls&gt;&lt;related-urls&gt;&lt;url&gt;&amp;lt;Go to ISI&amp;gt;://MEDLINE:24961637&lt;/url&gt;&lt;/related-urls&gt;&lt;/urls&gt;&lt;isbn&gt;1618-2650&lt;/isbn&gt;&lt;titles&gt;&lt;title&gt;D- and L-amino acids in Antarctic lakes: assessment of a very sensitive HPLC-MS method&lt;/title&gt;&lt;secondary-title&gt;Analytical and bioanalytical chemistry&lt;/secondary-title&gt;&lt;/titles&gt;&lt;pages&gt;5259-70&lt;/pages&gt;&lt;number&gt;22&lt;/number&gt;&lt;contributors&gt;&lt;authors&gt;&lt;author&gt;Barbaro, Elena&lt;/author&gt;&lt;author&gt;Zangrando, Roberta&lt;/author&gt;&lt;author&gt;Vecchiato, Marco&lt;/author&gt;&lt;author&gt;Turetta, Clara&lt;/author&gt;&lt;author&gt;Barbante, Carlo&lt;/author&gt;&lt;author&gt;Gambaro, Andrea&lt;/author&gt;&lt;/authors&gt;&lt;/contributors&gt;&lt;added-date format="utc"&gt;1410265475&lt;/added-date&gt;&lt;ref-type name="Journal Article"&gt;17&lt;/ref-type&gt;&lt;rec-number&gt;719&lt;/rec-number&gt;&lt;last-updated-date format="utc"&gt;1410265475&lt;/last-updated-date&gt;&lt;accession-num&gt;MEDLINE:24961637&lt;/accession-num&gt;&lt;electronic-resource-num&gt;10.1007/s00216-014-7961-y&lt;/electronic-resource-num&gt;&lt;volume&gt;406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F5B38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4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analyzed using reverse-phase chromatography coupled with tandem mass spectrometry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angrando&lt;/Author&gt;&lt;Year&gt;2013&lt;/Year&gt;&lt;IDText&gt;Molecular Markers of Biomass Burning in Arctic Aerosols&lt;/IDText&gt;&lt;DisplayText&gt;(Zangrando et al., 2013)&lt;/DisplayText&gt;&lt;record&gt;&lt;dates&gt;&lt;pub-dates&gt;&lt;date&gt;Aug 6&lt;/date&gt;&lt;/pub-dates&gt;&lt;year&gt;2013&lt;/year&gt;&lt;/dates&gt;&lt;urls&gt;&lt;related-urls&gt;&lt;url&gt;&amp;lt;Go to ISI&amp;gt;://WOS:000323013400060&lt;/url&gt;&lt;/related-urls&gt;&lt;/urls&gt;&lt;isbn&gt;0013-936X&lt;/isbn&gt;&lt;titles&gt;&lt;title&gt;Molecular Markers of Biomass Burning in Arctic Aerosols&lt;/title&gt;&lt;secondary-title&gt;Environmental Science &amp;amp; Technology&lt;/secondary-title&gt;&lt;/titles&gt;&lt;pages&gt;8565-8574&lt;/pages&gt;&lt;number&gt;15&lt;/number&gt;&lt;contributors&gt;&lt;authors&gt;&lt;author&gt;Zangrando, Roberta&lt;/author&gt;&lt;author&gt;Barbaro, Elena&lt;/author&gt;&lt;author&gt;Zennaro, Piero&lt;/author&gt;&lt;author&gt;Rossi, Silvia&lt;/author&gt;&lt;author&gt;Kehrwald, Natalie M.&lt;/author&gt;&lt;author&gt;Gabrieli, Jacopo&lt;/author&gt;&lt;author&gt;Barbante, Carlo&lt;/author&gt;&lt;author&gt;Gambaro, Andrea&lt;/author&gt;&lt;/authors&gt;&lt;/contributors&gt;&lt;added-date format="utc"&gt;1384785063&lt;/added-date&gt;&lt;ref-type name="Journal Article"&gt;17&lt;/ref-type&gt;&lt;rec-number&gt;557&lt;/rec-number&gt;&lt;last-updated-date format="utc"&gt;1384785114&lt;/last-updated-date&gt;&lt;accession-num&gt;WOS:000323013400060&lt;/accession-num&gt;&lt;electronic-resource-num&gt;10.1021/es400125r&lt;/electronic-resource-num&gt;&lt;volume&gt;4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F5B38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Zangrando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whereas sugars were determined using ion chromatography coupled with mass spectrometry (IC-MS)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Sugars in Antarctic aerosol&lt;/IDText&gt;&lt;DisplayText&gt;(Barbaro et al., 2015a)&lt;/DisplayText&gt;&lt;record&gt;&lt;dates&gt;&lt;pub-dates&gt;&lt;date&gt;Oct&lt;/date&gt;&lt;/pub-dates&gt;&lt;year&gt;2015&lt;/year&gt;&lt;/dates&gt;&lt;urls&gt;&lt;related-urls&gt;&lt;url&gt;&amp;lt;Go to ISI&amp;gt;://WOS:000361409900013&lt;/url&gt;&lt;/related-urls&gt;&lt;/urls&gt;&lt;isbn&gt;1352-2310&lt;/isbn&gt;&lt;titles&gt;&lt;title&gt;Sugars in Antarctic aerosol&lt;/title&gt;&lt;secondary-title&gt;Atmospheric Environment&lt;/secondary-title&gt;&lt;/titles&gt;&lt;pages&gt;135-144&lt;/pages&gt;&lt;contributors&gt;&lt;authors&gt;&lt;author&gt;Barbaro, Elena&lt;/author&gt;&lt;author&gt;Kirchgeorg, Torben&lt;/author&gt;&lt;author&gt;Zangrando, Roberta&lt;/author&gt;&lt;author&gt;Vecchiato, Marco&lt;/author&gt;&lt;author&gt;Piazza, Rossano&lt;/author&gt;&lt;author&gt;Barbante, Carlo&lt;/author&gt;&lt;author&gt;Garnbaro, Andrea&lt;/author&gt;&lt;/authors&gt;&lt;/contributors&gt;&lt;added-date format="utc"&gt;1452633736&lt;/added-date&gt;&lt;ref-type name="Journal Article"&gt;17&lt;/ref-type&gt;&lt;rec-number&gt;856&lt;/rec-number&gt;&lt;last-updated-date format="utc"&gt;1452633736&lt;/last-updated-date&gt;&lt;accession-num&gt;WOS:000361409900013&lt;/accession-num&gt;&lt;electronic-resource-num&gt;10.1016/j.atmosenv.2015.07.047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F5B38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F5B38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F5B38" w:rsidRPr="00907319" w:rsidRDefault="000F5B38" w:rsidP="00326E63">
      <w:pPr>
        <w:spacing w:before="100" w:beforeAutospacing="1" w:after="100" w:afterAutospacing="1" w:line="48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 Results</w:t>
      </w:r>
    </w:p>
    <w:p w:rsidR="000F5B38" w:rsidRPr="00907319" w:rsidRDefault="005C32A4" w:rsidP="00326E63">
      <w:pPr>
        <w:spacing w:before="100" w:beforeAutospacing="1" w:after="100" w:afterAutospacing="1" w:line="48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 PM</w:t>
      </w:r>
      <w:r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composition and particle size distribution.</w:t>
      </w:r>
    </w:p>
    <w:p w:rsidR="00832ED4" w:rsidRPr="00907319" w:rsidRDefault="00367FB1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ean aerosol concentration of all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water-solubl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mpounds (ions, sugars, CA, </w:t>
      </w:r>
      <w:r w:rsidR="009550A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112D2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erosol samples, obtained </w:t>
      </w:r>
      <w:r w:rsidR="00112D2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om 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um of different size-segregated fractions, was 0.6±0.1 µg m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 This total concentration of analyzed compounds represent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66±20% of the PM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43085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D22886">
        <w:rPr>
          <w:rFonts w:ascii="Times New Roman" w:hAnsi="Times New Roman" w:cs="Times New Roman"/>
          <w:sz w:val="24"/>
          <w:szCs w:val="24"/>
          <w:lang w:val="en-US"/>
        </w:rPr>
        <w:t xml:space="preserve">total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ss concentrations </w:t>
      </w:r>
      <w:r w:rsidR="00D22886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termined in </w:t>
      </w:r>
      <w:r w:rsidR="00D22886"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="00D22886" w:rsidRPr="00907319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D22886">
        <w:rPr>
          <w:rFonts w:ascii="Times New Roman" w:hAnsi="Times New Roman" w:cs="Times New Roman"/>
          <w:sz w:val="24"/>
          <w:szCs w:val="24"/>
          <w:lang w:val="en-US"/>
        </w:rPr>
        <w:t xml:space="preserve"> taken in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parallel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Illuminati&lt;/Author&gt;&lt;Year&gt;2016&lt;/Year&gt;&lt;IDText&gt;Evolution of size-segregated aerosol mass concentration during the Antarctic summer at Northern Foothills, Victoria Land&lt;/IDText&gt;&lt;DisplayText&gt;(Illuminati et al., 2016)&lt;/DisplayText&gt;&lt;record&gt;&lt;keywords&gt;&lt;keyword&gt;Size-segregated aerosol fractions&lt;/keyword&gt;&lt;keyword&gt;Direct gravimetric mass measurements&lt;/keyword&gt;&lt;keyword&gt;Tri-modal aerosol mass distribution&lt;/keyword&gt;&lt;keyword&gt;PM10&lt;/keyword&gt;&lt;keyword&gt;Antarctica&lt;/keyword&gt;&lt;/keywords&gt;&lt;urls&gt;&lt;related-urls&gt;&lt;url&gt;http://www.sciencedirect.com/science/article/pii/S1352231015305239&lt;/url&gt;&lt;/related-urls&gt;&lt;/urls&gt;&lt;isbn&gt;1352-2310&lt;/isbn&gt;&lt;titles&gt;&lt;title&gt;Evolution of size-segregated aerosol mass concentration during the Antarctic summer at Northern Foothills, Victoria Land&lt;/title&gt;&lt;secondary-title&gt;Atmospheric Environment&lt;/secondary-title&gt;&lt;/titles&gt;&lt;pages&gt;212-221&lt;/pages&gt;&lt;contributors&gt;&lt;authors&gt;&lt;author&gt;Illuminati, Silvia&lt;/author&gt;&lt;author&gt;Bau, Sébastien&lt;/author&gt;&lt;author&gt;Annibaldi, Anna&lt;/author&gt;&lt;author&gt;Mantini, Caterina&lt;/author&gt;&lt;author&gt;Libani, Giulia&lt;/author&gt;&lt;author&gt;Truzzi, Cristina&lt;/author&gt;&lt;author&gt;Scarponi, Giuseppe&lt;/author&gt;&lt;/authors&gt;&lt;/contributors&gt;&lt;added-date format="utc"&gt;1470057601&lt;/added-date&gt;&lt;ref-type name="Journal Article"&gt;17&lt;/ref-type&gt;&lt;dates&gt;&lt;year&gt;2016&lt;/year&gt;&lt;/dates&gt;&lt;rec-number&gt;869&lt;/rec-number&gt;&lt;last-updated-date format="utc"&gt;1470057601&lt;/last-updated-date&gt;&lt;electronic-resource-num&gt;http://dx.doi.org/10.1016/j.atmosenv.2015.11.015&lt;/electronic-resource-num&gt;&lt;volume&gt;125, Part A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Illuminati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074CE" w:rsidRPr="00907319" w:rsidRDefault="003074CE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.1 Ionic compounds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in PM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</w:p>
    <w:p w:rsidR="00A475FF" w:rsidRDefault="00F33A7D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ean composition of PM</w:t>
      </w:r>
      <w:r w:rsidR="00832ED4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10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samples 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showed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at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inorganic ions were the main species collected on the filter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gure S1)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. The most abundant</w:t>
      </w:r>
      <w:r w:rsidR="00B973F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O</w:t>
      </w:r>
      <w:r w:rsidR="00832ED4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832E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represent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38% </w:t>
      </w:r>
      <w:r w:rsidR="003C6C16" w:rsidRPr="00907319">
        <w:rPr>
          <w:rFonts w:ascii="Times New Roman" w:hAnsi="Times New Roman" w:cs="Times New Roman"/>
          <w:sz w:val="24"/>
          <w:szCs w:val="24"/>
          <w:lang w:val="en-US"/>
        </w:rPr>
        <w:t>(214 ±53 ng m</w:t>
      </w:r>
      <w:r w:rsidR="003C6C16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3C6C16" w:rsidRPr="00907319">
        <w:rPr>
          <w:rFonts w:ascii="Times New Roman" w:hAnsi="Times New Roman" w:cs="Times New Roman"/>
          <w:sz w:val="24"/>
          <w:szCs w:val="24"/>
          <w:lang w:val="en-US"/>
        </w:rPr>
        <w:t>) o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 the total concentration of 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analyzed compounds. Mg</w:t>
      </w:r>
      <w:r w:rsidR="00832E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10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5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9309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832E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17%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) had higher concentration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a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1D6CD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7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3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9309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13%) and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Na</w:t>
      </w:r>
      <w:r w:rsidR="00832E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7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9309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832E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11%</w:t>
      </w:r>
      <w:r w:rsidR="00832ED4"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NH</w:t>
      </w:r>
      <w:r w:rsidR="007B4E80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7B4E8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="00B973F2">
        <w:rPr>
          <w:rFonts w:ascii="Times New Roman" w:hAnsi="Times New Roman" w:cs="Times New Roman"/>
          <w:sz w:val="24"/>
          <w:szCs w:val="24"/>
          <w:lang w:val="en-US"/>
        </w:rPr>
        <w:t xml:space="preserve"> present at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8%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5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2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9309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7B4E8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), while NO</w:t>
      </w:r>
      <w:r w:rsidR="007B4E80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7B4E8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6%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3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9309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7B4E8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) and MSA 5%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3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 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>µ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7B4E80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ther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quantified species</w:t>
      </w:r>
      <w:r w:rsidR="007B4E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represented 1% of the total. </w:t>
      </w:r>
    </w:p>
    <w:p w:rsidR="00367FB1" w:rsidRPr="00907319" w:rsidRDefault="008A01D7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D34B4">
        <w:rPr>
          <w:rFonts w:ascii="Times New Roman" w:hAnsi="Times New Roman" w:cs="Times New Roman"/>
          <w:sz w:val="24"/>
          <w:szCs w:val="24"/>
          <w:lang w:val="en-US"/>
        </w:rPr>
        <w:t xml:space="preserve">aerosol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mposition and </w:t>
      </w:r>
      <w:r w:rsidR="004D34B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article size distribution of ionic species can be used to define sources. Aerosol collected at the coastal base MZS </w:t>
      </w:r>
      <w:r w:rsidR="006145AD">
        <w:rPr>
          <w:rFonts w:ascii="Times New Roman" w:hAnsi="Times New Roman" w:cs="Times New Roman"/>
          <w:sz w:val="24"/>
          <w:szCs w:val="24"/>
          <w:lang w:val="en-US"/>
        </w:rPr>
        <w:t>has a characteristic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ea salt input, 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dicated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high content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a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S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1D6CD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Hillamo&lt;/Author&gt;&lt;Year&gt;1998&lt;/Year&gt;&lt;IDText&gt;Mass Size Distributions and Precursor Gas Concentrations of Major Inorganic Ions in&amp;apos;Antarctic Aerosol&lt;/IDText&gt;&lt;DisplayText&gt;(Hillamo et al., 1998)&lt;/DisplayText&gt;&lt;record&gt;&lt;dates&gt;&lt;pub-dates&gt;&lt;date&gt;1998&lt;/date&gt;&lt;/pub-dates&gt;&lt;year&gt;1998&lt;/year&gt;&lt;/dates&gt;&lt;urls&gt;&lt;related-urls&gt;&lt;url&gt;&amp;lt;Go to ISI&amp;gt;://WOS:000080750100011&lt;/url&gt;&lt;/related-urls&gt;&lt;/urls&gt;&lt;isbn&gt;0306-7319&lt;/isbn&gt;&lt;titles&gt;&lt;title&gt;Mass size distributions and precursor gas concentrations of major inorganic ions in Antarctic aerosol&lt;/title&gt;&lt;secondary-title&gt;International Journal of Environmental Analytical Chemistry&lt;/secondary-title&gt;&lt;/titles&gt;&lt;pages&gt;353-372&lt;/pages&gt;&lt;number&gt;3-4&lt;/number&gt;&lt;contributors&gt;&lt;authors&gt;&lt;author&gt;Hillamo, R.&lt;/author&gt;&lt;author&gt;Allegrini, I.&lt;/author&gt;&lt;author&gt;Sparapani, R.&lt;/author&gt;&lt;author&gt;Kerminen, V. M.&lt;/author&gt;&lt;/authors&gt;&lt;/contributors&gt;&lt;added-date format="utc"&gt;1444915708&lt;/added-date&gt;&lt;ref-type name="Journal Article"&gt;17&lt;/ref-type&gt;&lt;rec-number&gt;839&lt;/rec-number&gt;&lt;last-updated-date format="utc"&gt;1444915708&lt;/last-updated-date&gt;&lt;accession-num&gt;WOS:000080750100011&lt;/accession-num&gt;&lt;electronic-resource-num&gt;10.1080/03067319808032638&lt;/electronic-resource-num&gt;&lt;volume&gt;71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Hillamo et al., 199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 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Na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mainly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>the coarse fraction (&gt;1 µm)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S2)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Two different sources of SO</w:t>
      </w:r>
      <w:r w:rsidR="00970752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an be recognized by 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istinguishing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between non-sea salt sulfate (nss-SO</w:t>
      </w:r>
      <w:r w:rsidR="00970752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) and sea salt sulfate (ss-SO</w:t>
      </w:r>
      <w:r w:rsidR="00970752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). Ss-SO</w:t>
      </w:r>
      <w:r w:rsidR="00970752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mainly distributed on particle</w:t>
      </w:r>
      <w:r w:rsidR="00AF3098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ith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iameter above 1 µm 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3),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and is calculated against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ther markers of sea salt input, </w:t>
      </w:r>
      <w:r w:rsidR="00AF309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ch as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Na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Mg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40A50">
        <w:rPr>
          <w:rFonts w:ascii="Times New Roman" w:hAnsi="Times New Roman" w:cs="Times New Roman"/>
          <w:sz w:val="24"/>
          <w:szCs w:val="24"/>
          <w:lang w:val="en-US"/>
        </w:rPr>
        <w:t>In the 2014-2015 samples, t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>he contribution of sea salt to sulfate concentrations w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determined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using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SO</w:t>
      </w:r>
      <w:r w:rsidR="001A307B" w:rsidRPr="001A307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1A307B" w:rsidRPr="001A307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−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to Na</w:t>
      </w:r>
      <w:r w:rsidR="001A307B" w:rsidRPr="001A307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ratio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>atios higher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than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seawater value of 0.25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 xml:space="preserve"> are indicative of seawater plus other sources.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The values</w:t>
      </w:r>
      <w:r w:rsidR="001A307B" w:rsidRPr="001A307B">
        <w:rPr>
          <w:rFonts w:ascii="Times New Roman" w:hAnsi="Times New Roman" w:cs="Times New Roman"/>
          <w:sz w:val="24"/>
          <w:szCs w:val="24"/>
          <w:lang w:val="en-US"/>
        </w:rPr>
        <w:t xml:space="preserve"> calculated </w:t>
      </w:r>
      <w:r w:rsidR="001A307B">
        <w:rPr>
          <w:rFonts w:ascii="Times New Roman" w:hAnsi="Times New Roman" w:cs="Times New Roman"/>
          <w:sz w:val="24"/>
          <w:szCs w:val="24"/>
          <w:lang w:val="en-US"/>
        </w:rPr>
        <w:t>in all fractions</w:t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 xml:space="preserve">, ranged by 0.5 in the coarse fraction (diameter above 3 µm)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 xml:space="preserve"> 37 in the &lt;0.49 µm fraction. Th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>ese</w:t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 xml:space="preserve"> values suggest input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 xml:space="preserve">of sulfate </w:t>
      </w:r>
      <w:r w:rsidR="00955BFE">
        <w:rPr>
          <w:rFonts w:ascii="Times New Roman" w:hAnsi="Times New Roman" w:cs="Times New Roman"/>
          <w:sz w:val="24"/>
          <w:szCs w:val="24"/>
          <w:lang w:val="en-US"/>
        </w:rPr>
        <w:t xml:space="preserve">not just from </w:t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>sea salt particles</w:t>
      </w:r>
      <w:r w:rsidR="00297A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ourdain&lt;/Author&gt;&lt;Year&gt;2002&lt;/Year&gt;&lt;IDText&gt;Year-round records of bulk and size-segregated aerosol composition and HCl and HNO3 levels in the Dumont d&amp;apos;Urville (coastal Antarctica) atmosphere: Implications for sea-salt aerosol fractionation in the winter and summer&lt;/IDText&gt;&lt;DisplayText&gt;(Jourdain and Legrand, 2002)&lt;/DisplayText&gt;&lt;record&gt;&lt;dates&gt;&lt;pub-dates&gt;&lt;date&gt;Nov&lt;/date&gt;&lt;/pub-dates&gt;&lt;year&gt;2002&lt;/year&gt;&lt;/dates&gt;&lt;urls&gt;&lt;related-urls&gt;&lt;url&gt;&amp;lt;Go to ISI&amp;gt;://WOS:000180867500045&lt;/url&gt;&lt;/related-urls&gt;&lt;/urls&gt;&lt;isbn&gt;2169-897X&lt;/isbn&gt;&lt;titles&gt;&lt;title&gt;Year-round records of bulk and size-segregated aerosol composition and HCl and HNO3 levels in the Dumont d&amp;apos;Urville (coastal Antarctica) atmosphere: Implications for sea-salt aerosol fractionation in the winter and summer&lt;/title&gt;&lt;secondary-title&gt;Journal of Geophysical Research-Atmospheres&lt;/secondary-title&gt;&lt;/titles&gt;&lt;number&gt;D22&lt;/number&gt;&lt;contributors&gt;&lt;authors&gt;&lt;author&gt;Jourdain, B.&lt;/author&gt;&lt;author&gt;Legrand, M.&lt;/author&gt;&lt;/authors&gt;&lt;/contributors&gt;&lt;custom7&gt;4645&lt;/custom7&gt;&lt;added-date format="utc"&gt;1476612684&lt;/added-date&gt;&lt;ref-type name="Journal Article"&gt;17&lt;/ref-type&gt;&lt;rec-number&gt;886&lt;/rec-number&gt;&lt;last-updated-date format="utc"&gt;1476612684&lt;/last-updated-date&gt;&lt;accession-num&gt;WOS:000180867500045&lt;/accession-num&gt;&lt;electronic-resource-num&gt;10.1029/2002jd002471&lt;/electronic-resource-num&gt;&lt;volume&gt;107&lt;/volume&gt;&lt;/record&gt;&lt;/Cite&gt;&lt;/EndNote&gt;</w:instrTex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5132E">
        <w:rPr>
          <w:rFonts w:ascii="Times New Roman" w:hAnsi="Times New Roman" w:cs="Times New Roman"/>
          <w:noProof/>
          <w:sz w:val="24"/>
          <w:szCs w:val="24"/>
          <w:lang w:val="en-US"/>
        </w:rPr>
        <w:t>(Jourdain and Legrand, 2002)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5132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018C5" w:rsidRPr="008018C5">
        <w:rPr>
          <w:rFonts w:ascii="Times New Roman" w:hAnsi="Times New Roman" w:cs="Times New Roman"/>
          <w:sz w:val="24"/>
          <w:szCs w:val="24"/>
          <w:lang w:val="en-US"/>
        </w:rPr>
        <w:t>The main source of nss-SO</w:t>
      </w:r>
      <w:r w:rsidR="00030E5F" w:rsidRPr="00030E5F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8018C5" w:rsidRPr="008018C5">
        <w:rPr>
          <w:rFonts w:ascii="Times New Roman" w:hAnsi="Times New Roman" w:cs="Times New Roman"/>
          <w:sz w:val="24"/>
          <w:szCs w:val="24"/>
          <w:lang w:val="en-US"/>
        </w:rPr>
        <w:t>, as well as MSA, is emission by phytoplankton bloom in the oceans</w:t>
      </w:r>
      <w:r w:rsidR="008018C5" w:rsidRPr="008018C5" w:rsidDel="008018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attori&lt;/Author&gt;&lt;Year&gt;2005&lt;/Year&gt;&lt;IDText&gt;Chemical composition and physical features of summer aerosol at Terra Nova Bay and Dome C, Antarctica&lt;/IDText&gt;&lt;DisplayText&gt;(Fattori et al., 2005)&lt;/DisplayText&gt;&lt;record&gt;&lt;dates&gt;&lt;pub-dates&gt;&lt;date&gt;2005&lt;/date&gt;&lt;/pub-dates&gt;&lt;year&gt;2005&lt;/year&gt;&lt;/dates&gt;&lt;urls&gt;&lt;related-urls&gt;&lt;url&gt;&amp;lt;Go to ISI&amp;gt;://WOS:000233459000020&lt;/url&gt;&lt;/related-urls&gt;&lt;/urls&gt;&lt;isbn&gt;1464-0325&lt;/isbn&gt;&lt;titles&gt;&lt;title&gt;Chemical composition and physical features of summer aerosol at Terra Nova Bay and Dome C, Antarctica&lt;/title&gt;&lt;secondary-title&gt;Journal of Environmental Monitoring&lt;/secondary-title&gt;&lt;/titles&gt;&lt;pages&gt;1265-1274&lt;/pages&gt;&lt;number&gt;12&lt;/number&gt;&lt;contributors&gt;&lt;authors&gt;&lt;author&gt;Fattori, I.&lt;/author&gt;&lt;author&gt;Becagli, S.&lt;/author&gt;&lt;author&gt;Bellandi, S.&lt;/author&gt;&lt;author&gt;Castellano, E.&lt;/author&gt;&lt;author&gt;Innocenti, M.&lt;/author&gt;&lt;author&gt;Mannini, A.&lt;/author&gt;&lt;author&gt;Severi, M.&lt;/author&gt;&lt;author&gt;Vitale, V.&lt;/author&gt;&lt;author&gt;Udisti, R.&lt;/author&gt;&lt;/authors&gt;&lt;/contributors&gt;&lt;added-date format="utc"&gt;1385993821&lt;/added-date&gt;&lt;ref-type name="Journal Article"&gt;17&lt;/ref-type&gt;&lt;rec-number&gt;585&lt;/rec-number&gt;&lt;last-updated-date format="utc"&gt;1386079528&lt;/last-updated-date&gt;&lt;accession-num&gt;WOS:000233459000020&lt;/accession-num&gt;&lt;electronic-resource-num&gt;10.1039/b507327h&lt;/electronic-resource-num&gt;&lt;volume&gt;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70752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Fattori et al., 2005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These two species were mainly distributed on the </w:t>
      </w:r>
      <w:r w:rsidR="00970752" w:rsidRPr="0090731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&lt;0.49 µm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fraction 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s 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S2 and S3) and showed high correlation (R</w:t>
      </w:r>
      <w:r w:rsidR="00970752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>= 0.87)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155B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24F3" w:rsidRPr="00907319">
        <w:rPr>
          <w:rFonts w:ascii="Times New Roman" w:hAnsi="Times New Roman" w:cs="Times New Roman"/>
          <w:sz w:val="24"/>
          <w:szCs w:val="24"/>
          <w:lang w:val="en-US"/>
        </w:rPr>
        <w:t>aerosol data</w:t>
      </w:r>
      <w:r w:rsidR="0097075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A7B66" w:rsidRPr="00907319">
        <w:rPr>
          <w:rFonts w:ascii="Times New Roman" w:hAnsi="Times New Roman" w:cs="Times New Roman"/>
          <w:sz w:val="24"/>
          <w:szCs w:val="24"/>
          <w:lang w:val="en-US"/>
        </w:rPr>
        <w:t>Ammonium was mainly distributed in the &lt;0.49 µm fraction</w:t>
      </w:r>
      <w:r w:rsidR="006734D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6734D9" w:rsidRPr="00907319">
        <w:rPr>
          <w:rFonts w:ascii="Times New Roman" w:hAnsi="Times New Roman" w:cs="Times New Roman"/>
          <w:sz w:val="24"/>
          <w:szCs w:val="24"/>
          <w:lang w:val="en-US"/>
        </w:rPr>
        <w:t>S2)</w:t>
      </w:r>
      <w:r w:rsidR="007A7B6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C1259" w:rsidRPr="00907319">
        <w:rPr>
          <w:rFonts w:ascii="Times New Roman" w:hAnsi="Times New Roman" w:cs="Times New Roman"/>
          <w:sz w:val="24"/>
          <w:szCs w:val="24"/>
          <w:lang w:val="en-US"/>
        </w:rPr>
        <w:t>suggesting that its main source was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A7B6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ocean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JmFwb3M7RG93ZDwvQXV0aG9yPjxZZWFyPjIwMDQ8L1ll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==
</w:fldData>
        </w:fldChar>
      </w:r>
      <w:r w:rsidR="007A7B66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JmFwb3M7RG93ZDwvQXV0aG9yPjxZZWFyPjIwMDQ8L1ll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==
</w:fldData>
        </w:fldChar>
      </w:r>
      <w:r w:rsidR="007A7B66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A7B66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Jickells et al., 2003; O'Dowd et al., 2004; Johnson and Bell, 200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B2D7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12F6F">
        <w:rPr>
          <w:rFonts w:ascii="Times New Roman" w:hAnsi="Times New Roman" w:cs="Times New Roman"/>
          <w:sz w:val="24"/>
          <w:szCs w:val="24"/>
          <w:lang w:val="en-US"/>
        </w:rPr>
        <w:t>The i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onic composition, concentration and particle size distribution</w:t>
      </w:r>
      <w:r w:rsidR="00D12F6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similar to data obtained </w:t>
      </w:r>
      <w:r w:rsidR="00D12F6F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same sampling site during the austral summer</w:t>
      </w:r>
      <w:r w:rsidR="00D12F6F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2010-11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6&lt;/Year&gt;&lt;IDText&gt;Particle size distribution of inorganic and organic ions in coastal and inland Antarctic aerosol&lt;/IDText&gt;&lt;DisplayText&gt;(Barbaro et al., 2016a)&lt;/DisplayText&gt;&lt;record&gt;&lt;titles&gt;&lt;title&gt;Particle size distribution of inorganic and organic ions in coastal and inland Antarctic aerosol&lt;/title&gt;&lt;secondary-title&gt;Environmental Science and Pollution Research&lt;/secondary-title&gt;&lt;/titles&gt;&lt;contributors&gt;&lt;authors&gt;&lt;author&gt;Barbaro, Elena&lt;/author&gt;&lt;author&gt;Padoan, Sara&lt;/author&gt;&lt;author&gt;Kirchgeorg, Torben&lt;/author&gt;&lt;author&gt;Zangrando, Roberta&lt;/author&gt;&lt;author&gt;Toscano, Giuseppa&lt;/author&gt;&lt;author&gt;Barbante, Carlo&lt;/author&gt;&lt;author&gt;Gambaro, Andrea&lt;/author&gt;&lt;/authors&gt;&lt;/contributors&gt;&lt;added-date format="utc"&gt;1470216808&lt;/added-date&gt;&lt;ref-type name="Journal Article"&gt;17&lt;/ref-type&gt;&lt;dates&gt;&lt;year&gt;2016&lt;/year&gt;&lt;/dates&gt;&lt;rec-number&gt;870&lt;/rec-number&gt;&lt;last-updated-date format="utc"&gt;1470216895&lt;/last-updated-date&gt;&lt;volume&gt;submitted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2061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6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074CE" w:rsidRPr="00907319" w:rsidRDefault="003074CE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.2</w:t>
      </w:r>
      <w:r w:rsidR="005D21AC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Carboxylic acids</w:t>
      </w:r>
      <w:r w:rsidR="00295676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(CA)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in PM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</w:p>
    <w:p w:rsidR="00A475FF" w:rsidRPr="00907319" w:rsidRDefault="004C4F86" w:rsidP="00A475F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lthough t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he o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r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ater 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oluble organic compounds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WSOC)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quantified</w:t>
      </w:r>
      <w:r w:rsidR="008018C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the present research </w:t>
      </w:r>
      <w:r w:rsidR="00A94DC9" w:rsidRPr="00907319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low 1% of the total concentration of al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 xml:space="preserve">determined chemical species </w:t>
      </w:r>
      <w:r w:rsidR="006734D9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6734D9" w:rsidRPr="00907319">
        <w:rPr>
          <w:rFonts w:ascii="Times New Roman" w:hAnsi="Times New Roman" w:cs="Times New Roman"/>
          <w:sz w:val="24"/>
          <w:szCs w:val="24"/>
          <w:lang w:val="en-US"/>
        </w:rPr>
        <w:t>S1)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hey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6F8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y provid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useful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information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based on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ir composition and particle size distributions. </w:t>
      </w:r>
      <w:r w:rsidR="00295676" w:rsidRPr="00907319">
        <w:rPr>
          <w:rFonts w:ascii="Times New Roman" w:hAnsi="Times New Roman" w:cs="Times New Roman"/>
          <w:sz w:val="24"/>
          <w:szCs w:val="24"/>
          <w:lang w:val="en-US"/>
        </w:rPr>
        <w:t>CA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67763" w:rsidRPr="00907319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67763" w:rsidRPr="00907319">
        <w:rPr>
          <w:rFonts w:ascii="Times New Roman" w:hAnsi="Times New Roman" w:cs="Times New Roman"/>
          <w:sz w:val="24"/>
          <w:szCs w:val="24"/>
          <w:lang w:val="en-US"/>
        </w:rPr>
        <w:t>major contributor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6776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o organic aerosol mas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67763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empere&lt;/Author&gt;&lt;Year&gt;2003&lt;/Year&gt;&lt;IDText&gt;Trans-hemispheric contribution of C-2-C-10 alpha, omega-dicarboxylic acids, and related polar compounds to water-soluble organic carbon in the western Pacific aerosols in relation to photochemical oxidation reactions&lt;/IDText&gt;&lt;DisplayText&gt;(Sempere and Kawamura, 2003)&lt;/DisplayText&gt;&lt;record&gt;&lt;dates&gt;&lt;pub-dates&gt;&lt;date&gt;Jun 17&lt;/date&gt;&lt;/pub-dates&gt;&lt;year&gt;2003&lt;/year&gt;&lt;/dates&gt;&lt;urls&gt;&lt;related-urls&gt;&lt;url&gt;&amp;lt;Go to ISI&amp;gt;://WOS:000183743500001&lt;/url&gt;&lt;/related-urls&gt;&lt;/urls&gt;&lt;isbn&gt;0886-6236&lt;/isbn&gt;&lt;titles&gt;&lt;title&gt;Trans-hemispheric contribution of C-2-C-10 alpha, omega-dicarboxylic acids, and related polar compounds to water-soluble organic carbon in the western Pacific aerosols in relation to photochemical oxidation reactions&lt;/title&gt;&lt;secondary-title&gt;Global Biogeochemical Cycles&lt;/secondary-title&gt;&lt;/titles&gt;&lt;number&gt;2&lt;/number&gt;&lt;contributors&gt;&lt;authors&gt;&lt;author&gt;Sempere, R.&lt;/author&gt;&lt;author&gt;Kawamura, K.&lt;/author&gt;&lt;/authors&gt;&lt;/contributors&gt;&lt;custom7&gt;1069&lt;/custom7&gt;&lt;added-date format="utc"&gt;1442673051&lt;/added-date&gt;&lt;ref-type name="Journal Article"&gt;17&lt;/ref-type&gt;&lt;rec-number&gt;823&lt;/rec-number&gt;&lt;last-updated-date format="utc"&gt;1442673051&lt;/last-updated-date&gt;&lt;accession-num&gt;WOS:000183743500001&lt;/accession-num&gt;&lt;electronic-resource-num&gt;10.1029/2002gb001980&lt;/electronic-resource-num&gt;&lt;volume&gt;1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67763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Sempere and Kawamura, 200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6776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total mean concentration of CA </w:t>
      </w:r>
      <w:r>
        <w:rPr>
          <w:rFonts w:ascii="Times New Roman" w:hAnsi="Times New Roman" w:cs="Times New Roman"/>
          <w:sz w:val="24"/>
          <w:szCs w:val="24"/>
          <w:lang w:val="en-US"/>
        </w:rPr>
        <w:t>in our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M</w:t>
      </w:r>
      <w:r w:rsidR="008F338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amples was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8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5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n</w:t>
      </w:r>
      <w:r w:rsidR="0043085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8F3385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8F3385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>
        <w:rPr>
          <w:rFonts w:ascii="Times New Roman" w:hAnsi="Times New Roman" w:cs="Times New Roman"/>
          <w:sz w:val="24"/>
          <w:szCs w:val="24"/>
          <w:lang w:val="en-US"/>
        </w:rPr>
        <w:t>,t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he mean concentrations reported are associated with a high standard devia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 xml:space="preserve"> due to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 xml:space="preserve">very low concentrations in Antarctic samples. </w:t>
      </w:r>
    </w:p>
    <w:p w:rsidR="00B51AB3" w:rsidRDefault="008F3385" w:rsidP="007D32D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he CA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tected in our sample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onic acid (with </w:t>
      </w:r>
      <w:r w:rsidR="004C4F86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verage concentration of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2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succin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2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), 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-glutar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), 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-oxal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 w:rsidR="00B51AB3" w:rsidRPr="00907319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-mal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9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), 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7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-pimel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),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6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adipic acid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>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2 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),</w:t>
      </w:r>
      <w:r w:rsidR="00E23C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B51A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-glycolic acid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A475FF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00</w:t>
      </w:r>
      <w:r w:rsidR="00A475FF">
        <w:rPr>
          <w:rFonts w:ascii="Times New Roman" w:hAnsi="Times New Roman" w:cs="Times New Roman"/>
          <w:sz w:val="24"/>
          <w:szCs w:val="24"/>
          <w:lang w:val="en-US"/>
        </w:rPr>
        <w:t>9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51AB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51A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E23CAA" w:rsidRPr="00907319">
        <w:rPr>
          <w:rFonts w:ascii="Times New Roman" w:hAnsi="Times New Roman" w:cs="Times New Roman"/>
          <w:sz w:val="24"/>
          <w:szCs w:val="24"/>
          <w:lang w:val="en-US"/>
        </w:rPr>
        <w:t>These compounds were mainly distr</w:t>
      </w:r>
      <w:r w:rsidR="003C6C16" w:rsidRPr="00907319">
        <w:rPr>
          <w:rFonts w:ascii="Times New Roman" w:hAnsi="Times New Roman" w:cs="Times New Roman"/>
          <w:sz w:val="24"/>
          <w:szCs w:val="24"/>
          <w:lang w:val="en-US"/>
        </w:rPr>
        <w:t>ibuted i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the </w:t>
      </w:r>
      <w:r w:rsidR="004C4F86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0.49 µm fraction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4) </w:t>
      </w:r>
      <w:r w:rsidR="00E23C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ue to their nature of </w:t>
      </w:r>
      <w:r w:rsidR="002F2489">
        <w:rPr>
          <w:rFonts w:ascii="Times New Roman" w:hAnsi="Times New Roman" w:cs="Times New Roman"/>
          <w:sz w:val="24"/>
          <w:szCs w:val="24"/>
          <w:lang w:val="en-US"/>
        </w:rPr>
        <w:t xml:space="preserve">being </w:t>
      </w:r>
      <w:r w:rsidR="00E23CAA" w:rsidRPr="00907319">
        <w:rPr>
          <w:rFonts w:ascii="Times New Roman" w:hAnsi="Times New Roman" w:cs="Times New Roman"/>
          <w:sz w:val="24"/>
          <w:szCs w:val="24"/>
          <w:lang w:val="en-US"/>
        </w:rPr>
        <w:t>secondary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3C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products in the atmosphere.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concentrations of CA determined in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C6C16" w:rsidRPr="00907319">
        <w:rPr>
          <w:rFonts w:ascii="Times New Roman" w:hAnsi="Times New Roman" w:cs="Times New Roman"/>
          <w:sz w:val="24"/>
          <w:szCs w:val="24"/>
          <w:lang w:val="en-US"/>
        </w:rPr>
        <w:t>2014-2015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ampaign </w:t>
      </w:r>
      <w:r w:rsidR="002F2489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0 times lower than </w:t>
      </w:r>
      <w:r w:rsidR="002F2489">
        <w:rPr>
          <w:rFonts w:ascii="Times New Roman" w:hAnsi="Times New Roman" w:cs="Times New Roman"/>
          <w:sz w:val="24"/>
          <w:szCs w:val="24"/>
          <w:lang w:val="en-US"/>
        </w:rPr>
        <w:t xml:space="preserve">those found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uring the austral summer </w:t>
      </w:r>
      <w:r w:rsidR="002F248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2010-2011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74CE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6&lt;/Year&gt;&lt;IDText&gt;Particle size distribution of inorganic and organic ions in coastal and inland Antarctic aerosol&lt;/IDText&gt;&lt;DisplayText&gt;(Barbaro et al., 2016a)&lt;/DisplayText&gt;&lt;record&gt;&lt;titles&gt;&lt;title&gt;Particle size distribution of inorganic and organic ions in coastal and inland Antarctic aerosol&lt;/title&gt;&lt;secondary-title&gt;Environmental Science and Pollution Research&lt;/secondary-title&gt;&lt;/titles&gt;&lt;contributors&gt;&lt;authors&gt;&lt;author&gt;Barbaro, Elena&lt;/author&gt;&lt;author&gt;Padoan, Sara&lt;/author&gt;&lt;author&gt;Kirchgeorg, Torben&lt;/author&gt;&lt;author&gt;Zangrando, Roberta&lt;/author&gt;&lt;author&gt;Toscano, Giuseppa&lt;/author&gt;&lt;author&gt;Barbante, Carlo&lt;/author&gt;&lt;author&gt;Gambaro, Andrea&lt;/author&gt;&lt;/authors&gt;&lt;/contributors&gt;&lt;added-date format="utc"&gt;1470216808&lt;/added-date&gt;&lt;ref-type name="Journal Article"&gt;17&lt;/ref-type&gt;&lt;dates&gt;&lt;year&gt;2016&lt;/year&gt;&lt;/dates&gt;&lt;rec-number&gt;870&lt;/rec-number&gt;&lt;last-updated-date format="utc"&gt;1470216895&lt;/last-updated-date&gt;&lt;volume&gt;submitted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74CE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6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The main difference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reside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the concentration</w:t>
      </w:r>
      <w:r w:rsidR="00C92F06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of C</w:t>
      </w:r>
      <w:r w:rsidR="00846FB8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-oxalic acid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F06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rom 2010-2011, the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ean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6FB8" w:rsidRPr="00907319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C92F06" w:rsidRPr="00907319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±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CC2BD5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F2489" w:rsidRPr="00907319">
        <w:rPr>
          <w:rFonts w:ascii="Times New Roman" w:hAnsi="Times New Roman" w:cs="Times New Roman"/>
          <w:sz w:val="24"/>
          <w:szCs w:val="24"/>
          <w:lang w:val="en-US"/>
        </w:rPr>
        <w:t>whil</w:t>
      </w:r>
      <w:r w:rsidR="002F2489">
        <w:rPr>
          <w:rFonts w:ascii="Times New Roman" w:hAnsi="Times New Roman" w:cs="Times New Roman"/>
          <w:sz w:val="24"/>
          <w:szCs w:val="24"/>
          <w:lang w:val="en-US"/>
        </w:rPr>
        <w:t>st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2F06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n the 2014-2015 samples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 mean concentration was 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9 ±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>0.08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g m</w:t>
      </w:r>
      <w:r w:rsidR="001A699C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is difference can be explained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differences in th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699C" w:rsidRPr="00907319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hotochemical production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43B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A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after the </w:t>
      </w:r>
      <w:r w:rsidR="00F443B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elease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kenes by phytoplankton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Xu&lt;/Author&gt;&lt;Year&gt;2013&lt;/Year&gt;&lt;RecNum&gt;0&lt;/RecNum&gt;&lt;IDText&gt;Characteristics of water-soluble inorganic and organic ions in aerosols over the Southern Ocean and coastal East Antarctica during austral summer&lt;/IDText&gt;&lt;DisplayText&gt;(Xu et al., 2013)&lt;/DisplayText&gt;&lt;record&gt;&lt;dates&gt;&lt;pub-dates&gt;&lt;date&gt;Dec 16&lt;/date&gt;&lt;/pub-dates&gt;&lt;year&gt;2013&lt;/year&gt;&lt;/dates&gt;&lt;urls&gt;&lt;related-urls&gt;&lt;url&gt;&amp;lt;Go to ISI&amp;gt;://WOS:000330266500025&lt;/url&gt;&lt;/related-urls&gt;&lt;/urls&gt;&lt;isbn&gt;2169-897X&lt;/isbn&gt;&lt;titles&gt;&lt;title&gt;Characteristics of water-soluble inorganic and organic ions in aerosols over the Southern Ocean and coastal East Antarctica during austral summer&lt;/title&gt;&lt;secondary-title&gt;Journal of Geophysical Research-Atmospheres&lt;/secondary-title&gt;&lt;/titles&gt;&lt;pages&gt;13303-13318&lt;/pages&gt;&lt;number&gt;23&lt;/number&gt;&lt;contributors&gt;&lt;authors&gt;&lt;author&gt;Xu, Guojie&lt;/author&gt;&lt;author&gt;Gao, Yuan&lt;/author&gt;&lt;author&gt;Lin, Qi&lt;/author&gt;&lt;author&gt;Li, Wei&lt;/author&gt;&lt;author&gt;Chen, Liqi&lt;/author&gt;&lt;/authors&gt;&lt;/contributors&gt;&lt;added-date format="utc"&gt;1442522715&lt;/added-date&gt;&lt;ref-type name="Journal Article"&gt;17&lt;/ref-type&gt;&lt;rec-number&gt;811&lt;/rec-number&gt;&lt;last-updated-date format="utc"&gt;1442522715&lt;/last-updated-date&gt;&lt;accession-num&gt;WOS:000330266500025&lt;/accession-num&gt;&lt;electronic-resource-num&gt;10.1002/2013jd019496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2061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Xu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oxalic acid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is an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end-product of various oxidation/decomposition reactions in the atmospher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443B6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wamura&lt;/Author&gt;&lt;Year&gt;1999&lt;/Year&gt;&lt;IDText&gt;Molecular distributions of water soluble dicarboxylic acids in marine aerosols over the Pacific Ocean including tropics&lt;/IDText&gt;&lt;DisplayText&gt;(Kawamura and Sakaguchi, 1999)&lt;/DisplayText&gt;&lt;record&gt;&lt;dates&gt;&lt;pub-dates&gt;&lt;date&gt;Feb 20&lt;/date&gt;&lt;/pub-dates&gt;&lt;year&gt;1999&lt;/year&gt;&lt;/dates&gt;&lt;urls&gt;&lt;related-urls&gt;&lt;url&gt;&amp;lt;Go to ISI&amp;gt;://WOS:000078706600007&lt;/url&gt;&lt;/related-urls&gt;&lt;/urls&gt;&lt;isbn&gt;2169-897X&lt;/isbn&gt;&lt;titles&gt;&lt;title&gt;Molecular distributions of water soluble dicarboxylic acids in marine aerosols over the Pacific Ocean including tropics&lt;/title&gt;&lt;secondary-title&gt;Journal of Geophysical Research-Atmospheres&lt;/secondary-title&gt;&lt;/titles&gt;&lt;pages&gt;3501-3509&lt;/pages&gt;&lt;number&gt;D3&lt;/number&gt;&lt;contributors&gt;&lt;authors&gt;&lt;author&gt;Kawamura, K.&lt;/author&gt;&lt;author&gt;Sakaguchi, F.&lt;/author&gt;&lt;/authors&gt;&lt;/contributors&gt;&lt;added-date format="utc"&gt;1442668057&lt;/added-date&gt;&lt;ref-type name="Journal Article"&gt;17&lt;/ref-type&gt;&lt;rec-number&gt;820&lt;/rec-number&gt;&lt;last-updated-date format="utc"&gt;1442668057&lt;/last-updated-date&gt;&lt;accession-num&gt;WOS:000078706600007&lt;/accession-num&gt;&lt;electronic-resource-num&gt;10.1029/1998jd100041&lt;/electronic-resource-num&gt;&lt;volume&gt;104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443B6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awamura and Sakaguchi, 1999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, whereas</w:t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 presence of </w:t>
      </w:r>
      <w:r w:rsidR="00F443B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long chain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CA suggests incomplete photochemical degradation of alkenes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 in the atmosphere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D0AC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-malonic/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succinic ratio 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an be used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5D0AC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indicator of enhanced photochemical production of diacids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wamura&lt;/Author&gt;&lt;Year&gt;1993&lt;/Year&gt;&lt;IDText&gt;SEASONAL-CHANGES IN THE DISTRIBUTION OF DICARBOXYLIC-ACIDS IN THE URBAN ATMOSPHERE&lt;/IDText&gt;&lt;DisplayText&gt;(Kawamura and Ikushima, 1993)&lt;/DisplayText&gt;&lt;record&gt;&lt;dates&gt;&lt;pub-dates&gt;&lt;date&gt;Oct&lt;/date&gt;&lt;/pub-dates&gt;&lt;year&gt;1993&lt;/year&gt;&lt;/dates&gt;&lt;urls&gt;&lt;related-urls&gt;&lt;url&gt;&amp;lt;Go to ISI&amp;gt;://WOS:A1993LZ74900040&lt;/url&gt;&lt;/related-urls&gt;&lt;/urls&gt;&lt;isbn&gt;0013-936X&lt;/isbn&gt;&lt;titles&gt;&lt;title&gt;SEASONAL-CHANGES IN THE DISTRIBUTION OF DICARBOXYLIC-ACIDS IN THE URBAN ATMOSPHERE&lt;/title&gt;&lt;secondary-title&gt;Environmental Science &amp;amp; Technology&lt;/secondary-title&gt;&lt;/titles&gt;&lt;pages&gt;2227-2235&lt;/pages&gt;&lt;number&gt;10&lt;/number&gt;&lt;contributors&gt;&lt;authors&gt;&lt;author&gt;Kawamura, K.&lt;/author&gt;&lt;author&gt;Ikushima, K.&lt;/author&gt;&lt;/authors&gt;&lt;/contributors&gt;&lt;added-date format="utc"&gt;1442668319&lt;/added-date&gt;&lt;ref-type name="Journal Article"&gt;17&lt;/ref-type&gt;&lt;rec-number&gt;821&lt;/rec-number&gt;&lt;last-updated-date format="utc"&gt;1442668319&lt;/last-updated-date&gt;&lt;accession-num&gt;WOS:A1993LZ74900040&lt;/accession-num&gt;&lt;electronic-resource-num&gt;10.1021/es00047a033&lt;/electronic-resource-num&gt;&lt;volume&gt;2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2061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awamura and Ikushima, 199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C6AC4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-succinic acid can be degraded to 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-malonic acid by decarboxylation reactions activated by OH radicals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u&lt;/Author&gt;&lt;Year&gt;2013&lt;/Year&gt;&lt;RecNum&gt;0&lt;/RecNum&gt;&lt;IDText&gt;Dicarboxylic acids, ketocarboxylic acids and glyoxal in the marine aerosols collected during a round-the-world cruise&lt;/IDText&gt;&lt;DisplayText&gt;(Fu et al., 2013)&lt;/DisplayText&gt;&lt;record&gt;&lt;dates&gt;&lt;pub-dates&gt;&lt;date&gt;Jan 20&lt;/date&gt;&lt;/pub-dates&gt;&lt;year&gt;2013&lt;/year&gt;&lt;/dates&gt;&lt;urls&gt;&lt;related-urls&gt;&lt;url&gt;&amp;lt;Go to ISI&amp;gt;://WOS:000314441600003&lt;/url&gt;&lt;/related-urls&gt;&lt;/urls&gt;&lt;isbn&gt;0304-4203&lt;/isbn&gt;&lt;titles&gt;&lt;title&gt;Dicarboxylic acids, ketocarboxylic acids and glyoxal in the marine aerosols collected during a round-the-world cruise&lt;/title&gt;&lt;secondary-title&gt;Marine Chemistry&lt;/secondary-title&gt;&lt;/titles&gt;&lt;pages&gt;22-32&lt;/pages&gt;&lt;contributors&gt;&lt;authors&gt;&lt;author&gt;Fu, Pingqing&lt;/author&gt;&lt;author&gt;Kawamura, Kimitaka&lt;/author&gt;&lt;author&gt;Usukura, Kouichi&lt;/author&gt;&lt;author&gt;Miura, Kazuhiko&lt;/author&gt;&lt;/authors&gt;&lt;/contributors&gt;&lt;added-date format="utc"&gt;1442673319&lt;/added-date&gt;&lt;ref-type name="Journal Article"&gt;17&lt;/ref-type&gt;&lt;rec-number&gt;824&lt;/rec-number&gt;&lt;last-updated-date format="utc"&gt;1442673319&lt;/last-updated-date&gt;&lt;accession-num&gt;WOS:000314441600003&lt;/accession-num&gt;&lt;electronic-resource-num&gt;10.1016/j.marchem.2012.11.002&lt;/electronic-resource-num&gt;&lt;volume&gt;14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2061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Fu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The C3/C4 ratios in </w:t>
      </w:r>
      <w:r w:rsidR="007D32D8" w:rsidRPr="007D32D8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D32D8" w:rsidRPr="007D32D8">
        <w:rPr>
          <w:rFonts w:ascii="Times New Roman" w:hAnsi="Times New Roman" w:cs="Times New Roman"/>
          <w:sz w:val="24"/>
          <w:szCs w:val="24"/>
          <w:lang w:val="en-US"/>
        </w:rPr>
        <w:t>marine aerosols collected at low- to mid-latitudes in the Northern Hemisphere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 va</w:t>
      </w:r>
      <w:r w:rsidR="00DE1B35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>y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 between 0.9 and 5.8 with an average of 2.3, which were about three times higher than those found in urban aerosol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16586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u&lt;/Author&gt;&lt;Year&gt;2013&lt;/Year&gt;&lt;RecNum&gt;0&lt;/RecNum&gt;&lt;IDText&gt;Dicarboxylic acids, ketocarboxylic acids and glyoxal in the marine aerosols collected during a round-the-world cruise&lt;/IDText&gt;&lt;DisplayText&gt;(Fu et al., 2013)&lt;/DisplayText&gt;&lt;record&gt;&lt;dates&gt;&lt;pub-dates&gt;&lt;date&gt;Jan 20&lt;/date&gt;&lt;/pub-dates&gt;&lt;year&gt;2013&lt;/year&gt;&lt;/dates&gt;&lt;urls&gt;&lt;related-urls&gt;&lt;url&gt;&amp;lt;Go to ISI&amp;gt;://WOS:000314441600003&lt;/url&gt;&lt;/related-urls&gt;&lt;/urls&gt;&lt;isbn&gt;0304-4203&lt;/isbn&gt;&lt;titles&gt;&lt;title&gt;Dicarboxylic acids, ketocarboxylic acids and glyoxal in the marine aerosols collected during a round-the-world cruise&lt;/title&gt;&lt;secondary-title&gt;Marine Chemistry&lt;/secondary-title&gt;&lt;/titles&gt;&lt;pages&gt;22-32&lt;/pages&gt;&lt;contributors&gt;&lt;authors&gt;&lt;author&gt;Fu, Pingqing&lt;/author&gt;&lt;author&gt;Kawamura, Kimitaka&lt;/author&gt;&lt;author&gt;Usukura, Kouichi&lt;/author&gt;&lt;author&gt;Miura, Kazuhiko&lt;/author&gt;&lt;/authors&gt;&lt;/contributors&gt;&lt;added-date format="utc"&gt;1442673319&lt;/added-date&gt;&lt;ref-type name="Journal Article"&gt;17&lt;/ref-type&gt;&lt;rec-number&gt;824&lt;/rec-number&gt;&lt;last-updated-date format="utc"&gt;1442673319&lt;/last-updated-date&gt;&lt;accession-num&gt;WOS:000314441600003&lt;/accession-num&gt;&lt;electronic-resource-num&gt;10.1016/j.marchem.2012.11.002&lt;/electronic-resource-num&gt;&lt;volume&gt;14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6586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Fu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. These values suggested that </w:t>
      </w:r>
      <w:r w:rsidR="00716586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16586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71658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malonic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acid is photochemically produced during long range transport from continents to the marine atmospher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16586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u&lt;/Author&gt;&lt;Year&gt;2013&lt;/Year&gt;&lt;RecNum&gt;0&lt;/RecNum&gt;&lt;IDText&gt;Dicarboxylic acids, ketocarboxylic acids and glyoxal in the marine aerosols collected during a round-the-world cruise&lt;/IDText&gt;&lt;DisplayText&gt;(Fu et al., 2013)&lt;/DisplayText&gt;&lt;record&gt;&lt;dates&gt;&lt;pub-dates&gt;&lt;date&gt;Jan 20&lt;/date&gt;&lt;/pub-dates&gt;&lt;year&gt;2013&lt;/year&gt;&lt;/dates&gt;&lt;urls&gt;&lt;related-urls&gt;&lt;url&gt;&amp;lt;Go to ISI&amp;gt;://WOS:000314441600003&lt;/url&gt;&lt;/related-urls&gt;&lt;/urls&gt;&lt;isbn&gt;0304-4203&lt;/isbn&gt;&lt;titles&gt;&lt;title&gt;Dicarboxylic acids, ketocarboxylic acids and glyoxal in the marine aerosols collected during a round-the-world cruise&lt;/title&gt;&lt;secondary-title&gt;Marine Chemistry&lt;/secondary-title&gt;&lt;/titles&gt;&lt;pages&gt;22-32&lt;/pages&gt;&lt;contributors&gt;&lt;authors&gt;&lt;author&gt;Fu, Pingqing&lt;/author&gt;&lt;author&gt;Kawamura, Kimitaka&lt;/author&gt;&lt;author&gt;Usukura, Kouichi&lt;/author&gt;&lt;author&gt;Miura, Kazuhiko&lt;/author&gt;&lt;/authors&gt;&lt;/contributors&gt;&lt;added-date format="utc"&gt;1442673319&lt;/added-date&gt;&lt;ref-type name="Journal Article"&gt;17&lt;/ref-type&gt;&lt;rec-number&gt;824&lt;/rec-number&gt;&lt;last-updated-date format="utc"&gt;1442673319&lt;/last-updated-date&gt;&lt;accession-num&gt;WOS:000314441600003&lt;/accession-num&gt;&lt;electronic-resource-num&gt;10.1016/j.marchem.2012.11.002&lt;/electronic-resource-num&gt;&lt;volume&gt;14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16586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Fu et al., 2013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The mean 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/C</w:t>
      </w:r>
      <w:r w:rsidR="00CC2BD5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ratio calculated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>2014/2015 Antarctic samples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ranged between 0.8 and 2.3 with an average value of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45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suggesting that aerosol contained these species underwent long range transport processes, where photochemical degradation occurred. These ratio values were very similar to </w:t>
      </w:r>
      <w:r w:rsidR="005D0AC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atios 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btained in </w:t>
      </w:r>
      <w:r w:rsidR="00F443B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2061B" w:rsidRPr="00907319">
        <w:rPr>
          <w:rFonts w:ascii="Times New Roman" w:hAnsi="Times New Roman" w:cs="Times New Roman"/>
          <w:sz w:val="24"/>
          <w:szCs w:val="24"/>
          <w:lang w:val="en-US"/>
        </w:rPr>
        <w:t>2010-11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16586">
        <w:rPr>
          <w:rFonts w:ascii="Times New Roman" w:hAnsi="Times New Roman" w:cs="Times New Roman"/>
          <w:sz w:val="24"/>
          <w:szCs w:val="24"/>
          <w:lang w:val="en-US"/>
        </w:rPr>
        <w:t xml:space="preserve">Antarctic samples </w:t>
      </w:r>
      <w:r w:rsidR="00A64CC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64CC7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A64CC7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A64CC7" w:rsidRPr="00907319">
        <w:rPr>
          <w:rFonts w:ascii="Times New Roman" w:hAnsi="Times New Roman" w:cs="Times New Roman"/>
          <w:sz w:val="24"/>
          <w:szCs w:val="24"/>
          <w:lang w:val="en-US"/>
        </w:rPr>
        <w:t>/C</w:t>
      </w:r>
      <w:r w:rsidR="00A64CC7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A64CC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ratio </w:t>
      </w:r>
      <w:r w:rsidR="00A64CC7">
        <w:rPr>
          <w:rFonts w:ascii="Times New Roman" w:hAnsi="Times New Roman" w:cs="Times New Roman"/>
          <w:sz w:val="24"/>
          <w:szCs w:val="24"/>
          <w:lang w:val="en-US"/>
        </w:rPr>
        <w:t>of 1.5)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74CE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6&lt;/Year&gt;&lt;IDText&gt;Particle size distribution of inorganic and organic ions in coastal and inland Antarctic aerosol&lt;/IDText&gt;&lt;DisplayText&gt;(Barbaro et al., 2016a)&lt;/DisplayText&gt;&lt;record&gt;&lt;titles&gt;&lt;title&gt;Particle size distribution of inorganic and organic ions in coastal and inland Antarctic aerosol&lt;/title&gt;&lt;secondary-title&gt;Environmental Science and Pollution Research&lt;/secondary-title&gt;&lt;/titles&gt;&lt;contributors&gt;&lt;authors&gt;&lt;author&gt;Barbaro, Elena&lt;/author&gt;&lt;author&gt;Padoan, Sara&lt;/author&gt;&lt;author&gt;Kirchgeorg, Torben&lt;/author&gt;&lt;author&gt;Zangrando, Roberta&lt;/author&gt;&lt;author&gt;Toscano, Giuseppa&lt;/author&gt;&lt;author&gt;Barbante, Carlo&lt;/author&gt;&lt;author&gt;Gambaro, Andrea&lt;/author&gt;&lt;/authors&gt;&lt;/contributors&gt;&lt;added-date format="utc"&gt;1470216808&lt;/added-date&gt;&lt;ref-type name="Journal Article"&gt;17&lt;/ref-type&gt;&lt;dates&gt;&lt;year&gt;2016&lt;/year&gt;&lt;/dates&gt;&lt;rec-number&gt;870&lt;/rec-number&gt;&lt;last-updated-date format="utc"&gt;1470216895&lt;/last-updated-date&gt;&lt;volume&gt;submitted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74CE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6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C2B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074CE" w:rsidRPr="00907319" w:rsidRDefault="003074CE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.</w:t>
      </w:r>
      <w:r w:rsidR="003C6C16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Sugars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in PM</w:t>
      </w:r>
      <w:r w:rsidR="0040726A"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</w:p>
    <w:p w:rsidR="003074CE" w:rsidRPr="00907319" w:rsidRDefault="00AE1AE8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ydrosugars, </w:t>
      </w:r>
      <w:r w:rsidR="000C6AC4" w:rsidRPr="00907319">
        <w:rPr>
          <w:rFonts w:ascii="Times New Roman" w:hAnsi="Times New Roman" w:cs="Times New Roman"/>
          <w:sz w:val="24"/>
          <w:szCs w:val="24"/>
          <w:lang w:val="en-US"/>
        </w:rPr>
        <w:t>sugar</w:t>
      </w:r>
      <w:r w:rsidR="004308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cohols, monosaccharides and disaccharides are among the major classes of WSOC in atmospheric aerosol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Yttri&lt;/Author&gt;&lt;Year&gt;2007&lt;/Year&gt;&lt;IDText&gt;Ambient aerosol concentrations of sugars and sugar-alcohols at four different sites in Norway&lt;/IDText&gt;&lt;DisplayText&gt;(Yttri et al., 2007)&lt;/DisplayText&gt;&lt;record&gt;&lt;dates&gt;&lt;pub-dates&gt;&lt;date&gt;2007&lt;/date&gt;&lt;/pub-dates&gt;&lt;year&gt;2007&lt;/year&gt;&lt;/dates&gt;&lt;urls&gt;&lt;related-urls&gt;&lt;url&gt;&amp;lt;Go to ISI&amp;gt;://WOS:000249072900008&lt;/url&gt;&lt;/related-urls&gt;&lt;/urls&gt;&lt;isbn&gt;1680-7316&lt;/isbn&gt;&lt;titles&gt;&lt;title&gt;Ambient aerosol concentrations of sugars and sugar-alcohols at four different sites in Norway&lt;/title&gt;&lt;secondary-title&gt;Atmospheric Chemistry and Physics&lt;/secondary-title&gt;&lt;/titles&gt;&lt;pages&gt;4267-4279&lt;/pages&gt;&lt;number&gt;16&lt;/number&gt;&lt;contributors&gt;&lt;authors&gt;&lt;author&gt;Yttri, K. E.&lt;/author&gt;&lt;author&gt;Dye, C.&lt;/author&gt;&lt;author&gt;Kiss, G.&lt;/author&gt;&lt;/authors&gt;&lt;/contributors&gt;&lt;added-date format="utc"&gt;1420197476&lt;/added-date&gt;&lt;ref-type name="Journal Article"&gt;17&lt;/ref-type&gt;&lt;rec-number&gt;733&lt;/rec-number&gt;&lt;last-updated-date format="utc"&gt;1420197476&lt;/last-updated-date&gt;&lt;accession-num&gt;WOS:000249072900008&lt;/accession-num&gt;&lt;volume&gt;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Yttri et al., 2007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sum of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ean concentrations of all sugars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>in PM</w:t>
      </w:r>
      <w:r w:rsidR="00EF33F6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amples collected during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ustral summer 2014-2015 was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7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6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EF33F6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ars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epresented 0.1% of the total detected compounds. The most abundant class of sugars were monosaccharides 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>(MS)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with a to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>tal mean PM</w:t>
      </w:r>
      <w:r w:rsidR="00B00FB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10 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of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4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4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EF33F6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while 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lucose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>represented 48% of the total PM</w:t>
      </w:r>
      <w:r w:rsidR="00EF33F6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00611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40726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ar </w:t>
      </w:r>
      <w:r w:rsidR="00EF3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. 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concentration of glucose in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2014-2015 </w:t>
      </w:r>
      <w:r w:rsidR="00B00FB3" w:rsidRPr="00907319">
        <w:rPr>
          <w:rFonts w:ascii="Times New Roman" w:hAnsi="Times New Roman" w:cs="Times New Roman"/>
          <w:sz w:val="24"/>
          <w:szCs w:val="24"/>
          <w:lang w:val="en-US"/>
        </w:rPr>
        <w:t>samples 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4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BC4B1C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F6D19">
        <w:rPr>
          <w:rFonts w:ascii="Times New Roman" w:hAnsi="Times New Roman" w:cs="Times New Roman"/>
          <w:sz w:val="24"/>
          <w:szCs w:val="24"/>
          <w:lang w:val="en-US"/>
        </w:rPr>
        <w:t>showe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considerable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emporal variability and was higher than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mean concentration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6D19">
        <w:rPr>
          <w:rFonts w:ascii="Times New Roman" w:hAnsi="Times New Roman" w:cs="Times New Roman"/>
          <w:sz w:val="24"/>
          <w:szCs w:val="24"/>
          <w:lang w:val="en-US"/>
        </w:rPr>
        <w:t xml:space="preserve">found 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uring the austral summer 2010-2011 </w:t>
      </w:r>
      <w:r w:rsidR="006F6D19">
        <w:rPr>
          <w:rFonts w:ascii="Times New Roman" w:hAnsi="Times New Roman" w:cs="Times New Roman"/>
          <w:sz w:val="24"/>
          <w:szCs w:val="24"/>
          <w:lang w:val="en-US"/>
        </w:rPr>
        <w:t>campaign at the same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ampling site (84±5 pg m</w:t>
      </w:r>
      <w:r w:rsidR="00BC4B1C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Sugars in Antarctic aerosol&lt;/IDText&gt;&lt;DisplayText&gt;(Barbaro et al., 2015a)&lt;/DisplayText&gt;&lt;record&gt;&lt;dates&gt;&lt;pub-dates&gt;&lt;date&gt;Oct&lt;/date&gt;&lt;/pub-dates&gt;&lt;year&gt;2015&lt;/year&gt;&lt;/dates&gt;&lt;urls&gt;&lt;related-urls&gt;&lt;url&gt;&amp;lt;Go to ISI&amp;gt;://WOS:000361409900013&lt;/url&gt;&lt;/related-urls&gt;&lt;/urls&gt;&lt;isbn&gt;1352-2310&lt;/isbn&gt;&lt;titles&gt;&lt;title&gt;Sugars in Antarctic aerosol&lt;/title&gt;&lt;secondary-title&gt;Atmospheric Environment&lt;/secondary-title&gt;&lt;/titles&gt;&lt;pages&gt;135-144&lt;/pages&gt;&lt;contributors&gt;&lt;authors&gt;&lt;author&gt;Barbaro, Elena&lt;/author&gt;&lt;author&gt;Kirchgeorg, Torben&lt;/author&gt;&lt;author&gt;Zangrando, Roberta&lt;/author&gt;&lt;author&gt;Vecchiato, Marco&lt;/author&gt;&lt;author&gt;Piazza, Rossano&lt;/author&gt;&lt;author&gt;Barbante, Carlo&lt;/author&gt;&lt;author&gt;Garnbaro, Andrea&lt;/author&gt;&lt;/authors&gt;&lt;/contributors&gt;&lt;added-date format="utc"&gt;1452633736&lt;/added-date&gt;&lt;ref-type name="Journal Article"&gt;17&lt;/ref-type&gt;&lt;rec-number&gt;856&lt;/rec-number&gt;&lt;last-updated-date format="utc"&gt;1452633736&lt;/last-updated-date&gt;&lt;accession-num&gt;WOS:000361409900013&lt;/accession-num&gt;&lt;electronic-resource-num&gt;10.1016/j.atmosenv.2015.07.047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C4B1C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. Th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ifference between 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se two 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>sampling campaign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C4B1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an be explained by the particle size distribution of glucose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During 2010-2011, glucose was essentially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0090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the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aerosol 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ine fraction (&lt;1 µm)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Sugars in Antarctic aerosol&lt;/IDText&gt;&lt;DisplayText&gt;(Barbaro et al., 2015a)&lt;/DisplayText&gt;&lt;record&gt;&lt;dates&gt;&lt;pub-dates&gt;&lt;date&gt;Oct&lt;/date&gt;&lt;/pub-dates&gt;&lt;year&gt;2015&lt;/year&gt;&lt;/dates&gt;&lt;urls&gt;&lt;related-urls&gt;&lt;url&gt;&amp;lt;Go to ISI&amp;gt;://WOS:000361409900013&lt;/url&gt;&lt;/related-urls&gt;&lt;/urls&gt;&lt;isbn&gt;1352-2310&lt;/isbn&gt;&lt;titles&gt;&lt;title&gt;Sugars in Antarctic aerosol&lt;/title&gt;&lt;secondary-title&gt;Atmospheric Environment&lt;/secondary-title&gt;&lt;/titles&gt;&lt;pages&gt;135-144&lt;/pages&gt;&lt;contributors&gt;&lt;authors&gt;&lt;author&gt;Barbaro, Elena&lt;/author&gt;&lt;author&gt;Kirchgeorg, Torben&lt;/author&gt;&lt;author&gt;Zangrando, Roberta&lt;/author&gt;&lt;author&gt;Vecchiato, Marco&lt;/author&gt;&lt;author&gt;Piazza, Rossano&lt;/author&gt;&lt;author&gt;Barbante, Carlo&lt;/author&gt;&lt;author&gt;Garnbaro, Andrea&lt;/author&gt;&lt;/authors&gt;&lt;/contributors&gt;&lt;added-date format="utc"&gt;1452633736&lt;/added-date&gt;&lt;ref-type name="Journal Article"&gt;17&lt;/ref-type&gt;&lt;rec-number&gt;856&lt;/rec-number&gt;&lt;last-updated-date format="utc"&gt;1452633736&lt;/last-updated-date&gt;&lt;accession-num&gt;WOS:000361409900013&lt;/accession-num&gt;&lt;electronic-resource-num&gt;10.1016/j.atmosenv.2015.07.047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90A89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>whil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2014-2015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21% of 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lucose was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7F92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>n the &gt;3.0 µm fractio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10090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010090" w:rsidRPr="00907319">
        <w:rPr>
          <w:rFonts w:ascii="Times New Roman" w:hAnsi="Times New Roman" w:cs="Times New Roman"/>
          <w:sz w:val="24"/>
          <w:szCs w:val="24"/>
          <w:lang w:val="en-US"/>
        </w:rPr>
        <w:t>igure S5)</w:t>
      </w:r>
      <w:r w:rsidR="00290A8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D6E1E">
        <w:rPr>
          <w:rFonts w:ascii="Times New Roman" w:hAnsi="Times New Roman" w:cs="Times New Roman"/>
          <w:sz w:val="24"/>
          <w:szCs w:val="24"/>
          <w:lang w:val="en-US"/>
        </w:rPr>
        <w:t xml:space="preserve">The additional occurrence of glucose in the coarse particles </w:t>
      </w:r>
      <w:r w:rsidR="008A07AD">
        <w:rPr>
          <w:rFonts w:ascii="Times New Roman" w:hAnsi="Times New Roman" w:cs="Times New Roman"/>
          <w:sz w:val="24"/>
          <w:szCs w:val="24"/>
          <w:lang w:val="en-US"/>
        </w:rPr>
        <w:t xml:space="preserve">(&gt;1 µm) </w:t>
      </w:r>
      <w:r w:rsidR="00AD6E1E">
        <w:rPr>
          <w:rFonts w:ascii="Times New Roman" w:hAnsi="Times New Roman" w:cs="Times New Roman"/>
          <w:sz w:val="24"/>
          <w:szCs w:val="24"/>
          <w:lang w:val="en-US"/>
        </w:rPr>
        <w:t>may be due to degradation of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07AD">
        <w:rPr>
          <w:rFonts w:ascii="Times New Roman" w:hAnsi="Times New Roman" w:cs="Times New Roman"/>
          <w:sz w:val="24"/>
          <w:szCs w:val="24"/>
          <w:lang w:val="en-US"/>
        </w:rPr>
        <w:t xml:space="preserve">polysaccharides occurred during long range transport processes 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A07A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eck&lt;/Author&gt;&lt;Year&gt;2013&lt;/Year&gt;&lt;IDText&gt;Size-resolved atmospheric particulate polysaccharides in the high summer Arctic&lt;/IDText&gt;&lt;DisplayText&gt;(Leck et al., 2013)&lt;/DisplayText&gt;&lt;record&gt;&lt;urls&gt;&lt;related-urls&gt;&lt;url&gt;&amp;lt;Go to ISI&amp;gt;://WOS:000329930000023&lt;/url&gt;&lt;/related-urls&gt;&lt;/urls&gt;&lt;isbn&gt;1680-7316&lt;/isbn&gt;&lt;titles&gt;&lt;title&gt;Size-resolved atmospheric particulate polysaccharides in the high summer Arctic&lt;/title&gt;&lt;secondary-title&gt;Atmospheric Chemistry and Physics&lt;/secondary-title&gt;&lt;/titles&gt;&lt;pages&gt;12573-12588&lt;/pages&gt;&lt;number&gt;24&lt;/number&gt;&lt;contributors&gt;&lt;authors&gt;&lt;author&gt;Leck, C.&lt;/author&gt;&lt;author&gt;Gao, Q.&lt;/author&gt;&lt;author&gt;Rad, F. M.&lt;/author&gt;&lt;author&gt;Nilsson, U.&lt;/author&gt;&lt;/authors&gt;&lt;/contributors&gt;&lt;added-date format="utc"&gt;1490348913&lt;/added-date&gt;&lt;ref-type name="Journal Article"&gt;17&lt;/ref-type&gt;&lt;dates&gt;&lt;year&gt;2013&lt;/year&gt;&lt;/dates&gt;&lt;rec-number&gt;919&lt;/rec-number&gt;&lt;last-updated-date format="utc"&gt;1490348913&lt;/last-updated-date&gt;&lt;accession-num&gt;WOS:000329930000023&lt;/accession-num&gt;&lt;electronic-resource-num&gt;10.5194/acp-13-12573-2013&lt;/electronic-resource-num&gt;&lt;volume&gt;13&lt;/volume&gt;&lt;/record&gt;&lt;/Cite&gt;&lt;/EndNote&gt;</w:instrTex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A07AD">
        <w:rPr>
          <w:rFonts w:ascii="Times New Roman" w:hAnsi="Times New Roman" w:cs="Times New Roman"/>
          <w:noProof/>
          <w:sz w:val="24"/>
          <w:szCs w:val="24"/>
          <w:lang w:val="en-US"/>
        </w:rPr>
        <w:t>(Leck et al., 2013)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A07A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iological degradation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as a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source of sugars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724C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so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indicated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by the higher mean concentration of sucrose (96 pg m</w:t>
      </w:r>
      <w:r w:rsidR="008D7011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in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the 2014-2015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mpared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mean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7AA" w:rsidRPr="00907319">
        <w:rPr>
          <w:rFonts w:ascii="Times New Roman" w:hAnsi="Times New Roman" w:cs="Times New Roman"/>
          <w:sz w:val="24"/>
          <w:szCs w:val="24"/>
          <w:lang w:val="en-US"/>
        </w:rPr>
        <w:t>(3 pg m</w:t>
      </w:r>
      <w:r w:rsidR="004457AA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4457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2010-2011 sampl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Sugars in Antarctic aerosol&lt;/IDText&gt;&lt;DisplayText&gt;(Barbaro et al., 2015a)&lt;/DisplayText&gt;&lt;record&gt;&lt;dates&gt;&lt;pub-dates&gt;&lt;date&gt;Oct&lt;/date&gt;&lt;/pub-dates&gt;&lt;year&gt;2015&lt;/year&gt;&lt;/dates&gt;&lt;urls&gt;&lt;related-urls&gt;&lt;url&gt;&amp;lt;Go to ISI&amp;gt;://WOS:000361409900013&lt;/url&gt;&lt;/related-urls&gt;&lt;/urls&gt;&lt;isbn&gt;1352-2310&lt;/isbn&gt;&lt;titles&gt;&lt;title&gt;Sugars in Antarctic aerosol&lt;/title&gt;&lt;secondary-title&gt;Atmospheric Environment&lt;/secondary-title&gt;&lt;/titles&gt;&lt;pages&gt;135-144&lt;/pages&gt;&lt;contributors&gt;&lt;authors&gt;&lt;author&gt;Barbaro, Elena&lt;/author&gt;&lt;author&gt;Kirchgeorg, Torben&lt;/author&gt;&lt;author&gt;Zangrando, Roberta&lt;/author&gt;&lt;author&gt;Vecchiato, Marco&lt;/author&gt;&lt;author&gt;Piazza, Rossano&lt;/author&gt;&lt;author&gt;Barbante, Carlo&lt;/author&gt;&lt;author&gt;Garnbaro, Andrea&lt;/author&gt;&lt;/authors&gt;&lt;/contributors&gt;&lt;added-date format="utc"&gt;1452633736&lt;/added-date&gt;&lt;ref-type name="Journal Article"&gt;17&lt;/ref-type&gt;&lt;rec-number&gt;856&lt;/rec-number&gt;&lt;last-updated-date format="utc"&gt;1452633736&lt;/last-updated-date&gt;&lt;accession-num&gt;WOS:000361409900013&lt;/accession-num&gt;&lt;electronic-resource-num&gt;10.1016/j.atmosenv.2015.07.047&lt;/electronic-resource-num&gt;&lt;volume&gt;118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D701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Sugar a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lcohol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such as mannitol and arabitol, had a mean concentration of 170 pg m</w:t>
      </w:r>
      <w:r w:rsidR="008D7011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00611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the 2014-2015 samples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inly </w:t>
      </w:r>
      <w:r w:rsidR="006F6D19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>n the coarse fraction (&gt;3 µm) (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4457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8D701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5). </w:t>
      </w:r>
      <w:r w:rsidR="00C8109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is particle size distribution confirms the association with primary biological particles such as airborne fungal spor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VlcjwvQXV0aG9yPjxZZWFyPjIwMDg8L1llYXI+PElE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</w:fldData>
        </w:fldChar>
      </w:r>
      <w:r w:rsidR="00C81094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YXVlcjwvQXV0aG9yPjxZZWFyPjIwMDg8L1llYXI+PElE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</w:fldData>
        </w:fldChar>
      </w:r>
      <w:r w:rsidR="00C81094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81094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Yttri et al., 2007; Bauer et al., 200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8109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516D2E" w:rsidRPr="00907319" w:rsidRDefault="00C8109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ain anhydrosugar present in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2014-2015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levoglucosan (14 pg m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annosan was also detecte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few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amples. Levoglucosan was mainly </w:t>
      </w:r>
      <w:r w:rsidR="006F6D19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&lt;0.49 µm fraction</w:t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4457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>S5)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>suggesting long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ange atmospheric transport from sites where biomass burning occurred. </w:t>
      </w:r>
      <w:r w:rsidR="003C0961" w:rsidRPr="00907319">
        <w:rPr>
          <w:rFonts w:ascii="Times New Roman" w:hAnsi="Times New Roman" w:cs="Times New Roman"/>
          <w:sz w:val="24"/>
          <w:szCs w:val="24"/>
          <w:lang w:val="en-US"/>
        </w:rPr>
        <w:t>Indeed</w:t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levoglucosan is now recognized as a specific biomarker of cellulose combustion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uo&lt;/Author&gt;&lt;Year&gt;2011&lt;/Year&gt;&lt;IDText&gt;Influence of combustion conditions on yields of solvent-extractable anhydrosugars and lignin phenols in chars: Implications for characterizations of biomass combustion residues&lt;/IDText&gt;&lt;DisplayText&gt;(Kuo et al., 2011)&lt;/DisplayText&gt;&lt;record&gt;&lt;dates&gt;&lt;pub-dates&gt;&lt;date&gt;Oct&lt;/date&gt;&lt;/pub-dates&gt;&lt;year&gt;2011&lt;/year&gt;&lt;/dates&gt;&lt;urls&gt;&lt;related-urls&gt;&lt;url&gt;&amp;lt;Go to ISI&amp;gt;://WOS:000297959600014&lt;/url&gt;&lt;/related-urls&gt;&lt;/urls&gt;&lt;isbn&gt;0045-6535&lt;/isbn&gt;&lt;titles&gt;&lt;title&gt;Influence of combustion conditions on yields of solvent-extractable anhydrosugars and lignin phenols in chars: Implications for characterizations of biomass combustion residues&lt;/title&gt;&lt;secondary-title&gt;Chemosphere&lt;/secondary-title&gt;&lt;/titles&gt;&lt;pages&gt;797-805&lt;/pages&gt;&lt;number&gt;5&lt;/number&gt;&lt;contributors&gt;&lt;authors&gt;&lt;author&gt;Kuo, L. J.&lt;/author&gt;&lt;author&gt;Louchouarn, P.&lt;/author&gt;&lt;author&gt;Herbert, B. E.&lt;/author&gt;&lt;/authors&gt;&lt;/contributors&gt;&lt;added-date format="utc"&gt;1470229753&lt;/added-date&gt;&lt;ref-type name="Journal Article"&gt;17&lt;/ref-type&gt;&lt;rec-number&gt;871&lt;/rec-number&gt;&lt;last-updated-date format="utc"&gt;1470229753&lt;/last-updated-date&gt;&lt;accession-num&gt;WOS:000297959600014&lt;/accession-num&gt;&lt;electronic-resource-num&gt;10.1016/j.chemosphere.2011.06.074&lt;/electronic-resource-num&gt;&lt;volume&gt;8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0687A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uo et al., 2011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0687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60687A" w:rsidRPr="00907319" w:rsidRDefault="0060687A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.</w:t>
      </w:r>
      <w:r w:rsidR="003C6C16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4</w:t>
      </w:r>
      <w:r w:rsidR="00417AD5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Free a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mino acids</w:t>
      </w:r>
      <w:r w:rsidR="00F760A3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(AA) in PM</w:t>
      </w:r>
      <w:r w:rsidR="00F760A3"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</w:p>
    <w:p w:rsidR="000B7044" w:rsidRPr="00907319" w:rsidRDefault="000B704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composition and particle size distribution of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 w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re evaluated to investigate </w:t>
      </w:r>
      <w:r w:rsidR="00EC49D0">
        <w:rPr>
          <w:rFonts w:ascii="Times New Roman" w:hAnsi="Times New Roman" w:cs="Times New Roman"/>
          <w:sz w:val="24"/>
          <w:szCs w:val="24"/>
          <w:lang w:val="en-US"/>
        </w:rPr>
        <w:t xml:space="preserve">their use a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ossible tracers of primary biological 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>matter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 as suggested 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revious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tudi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Free amino acids in Antarctic aerosol: potential markers for the evolution and fate of marine aerosol&lt;/IDText&gt;&lt;DisplayText&gt;(Barbaro et al., 2015b)&lt;/DisplayText&gt;&lt;record&gt;&lt;dates&gt;&lt;pub-dates&gt;&lt;date&gt;2015&lt;/date&gt;&lt;/pub-dates&gt;&lt;year&gt;2015&lt;/year&gt;&lt;/dates&gt;&lt;urls&gt;&lt;related-urls&gt;&lt;url&gt;&amp;lt;Go to ISI&amp;gt;://WOS:000355289200009&lt;/url&gt;&lt;/related-urls&gt;&lt;/urls&gt;&lt;isbn&gt;1680-7316&lt;/isbn&gt;&lt;titles&gt;&lt;title&gt;Free amino acids in Antarctic aerosol: potential markers for the evolution and fate of marine aerosol&lt;/title&gt;&lt;secondary-title&gt;Atmospheric Chemistry and Physics&lt;/secondary-title&gt;&lt;/titles&gt;&lt;pages&gt;5457-5469&lt;/pages&gt;&lt;number&gt;10&lt;/number&gt;&lt;contributors&gt;&lt;authors&gt;&lt;author&gt;Barbaro, E.&lt;/author&gt;&lt;author&gt;Zangrando, R.&lt;/author&gt;&lt;author&gt;Vecchiato, M.&lt;/author&gt;&lt;author&gt;Piazza, R.&lt;/author&gt;&lt;author&gt;Cairns, W. R. L.&lt;/author&gt;&lt;author&gt;Capodaglio, G.&lt;/author&gt;&lt;author&gt;Barbante, C.&lt;/author&gt;&lt;author&gt;Gambaro, A.&lt;/author&gt;&lt;/authors&gt;&lt;/contributors&gt;&lt;added-date format="utc"&gt;1440765249&lt;/added-date&gt;&lt;ref-type name="Journal Article"&gt;17&lt;/ref-type&gt;&lt;rec-number&gt;804&lt;/rec-number&gt;&lt;last-updated-date format="utc"&gt;1440765249&lt;/last-updated-date&gt;&lt;accession-num&gt;WOS:000355289200009&lt;/accession-num&gt;&lt;electronic-resource-num&gt;10.5194/acp-15-5457-2015&lt;/electronic-resource-num&gt;&lt;volume&gt;1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(Barbaro et al., </w:t>
      </w:r>
      <w:r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>2015b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C49D0">
        <w:rPr>
          <w:rFonts w:ascii="Times New Roman" w:hAnsi="Times New Roman" w:cs="Times New Roman"/>
          <w:sz w:val="24"/>
          <w:szCs w:val="24"/>
          <w:lang w:val="en-US"/>
        </w:rPr>
        <w:t>Since f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urther investigations about the</w:t>
      </w:r>
      <w:r w:rsidR="00EC49D0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erosol behavior and aerosol-snow transfer processes are necessary </w:t>
      </w:r>
      <w:r w:rsidR="00EC49D0">
        <w:rPr>
          <w:rFonts w:ascii="Times New Roman" w:hAnsi="Times New Roman" w:cs="Times New Roman"/>
          <w:sz w:val="24"/>
          <w:szCs w:val="24"/>
          <w:lang w:val="en-US"/>
        </w:rPr>
        <w:t>befor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pply</w:t>
      </w:r>
      <w:r w:rsidR="00EC49D0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se compounds as tracers in </w:t>
      </w:r>
      <w:r w:rsidR="004457AA" w:rsidRPr="00907319">
        <w:rPr>
          <w:rFonts w:ascii="Times New Roman" w:hAnsi="Times New Roman" w:cs="Times New Roman"/>
          <w:sz w:val="24"/>
          <w:szCs w:val="24"/>
          <w:lang w:val="en-US"/>
        </w:rPr>
        <w:t>climat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tudies. </w:t>
      </w:r>
    </w:p>
    <w:p w:rsidR="000B7044" w:rsidRPr="00907319" w:rsidRDefault="000B704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en L-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L-Ala, L-Asp, L-Arg, L-Glu, L-Leu, L-Phe, L-Pro, L-Tyr, L-Thr) and Gly were detected in the aerosol samples collected at MZS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2014-2015. 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ean total concentration of free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41258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4 ±</w:t>
      </w:r>
      <w:r w:rsidR="00C41258">
        <w:rPr>
          <w:rFonts w:ascii="Times New Roman" w:hAnsi="Times New Roman" w:cs="Times New Roman"/>
          <w:sz w:val="24"/>
          <w:szCs w:val="24"/>
          <w:lang w:val="en-US"/>
        </w:rPr>
        <w:t>0.03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1258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29280D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was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lower than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ose found in </w:t>
      </w:r>
      <w:r w:rsidR="004457AA">
        <w:rPr>
          <w:rFonts w:ascii="Times New Roman" w:hAnsi="Times New Roman" w:cs="Times New Roman"/>
          <w:sz w:val="24"/>
          <w:szCs w:val="24"/>
          <w:lang w:val="en-US"/>
        </w:rPr>
        <w:t xml:space="preserve">2010-2011 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2±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930904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29280D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rbaro&lt;/Author&gt;&lt;Year&gt;2015&lt;/Year&gt;&lt;IDText&gt;Free amino acids in Antarctic aerosol: potential markers for the evolution and fate of marine aerosol&lt;/IDText&gt;&lt;DisplayText&gt;(Barbaro et al., 2015b)&lt;/DisplayText&gt;&lt;record&gt;&lt;dates&gt;&lt;pub-dates&gt;&lt;date&gt;2015&lt;/date&gt;&lt;/pub-dates&gt;&lt;year&gt;2015&lt;/year&gt;&lt;/dates&gt;&lt;urls&gt;&lt;related-urls&gt;&lt;url&gt;&amp;lt;Go to ISI&amp;gt;://WOS:000355289200009&lt;/url&gt;&lt;/related-urls&gt;&lt;/urls&gt;&lt;isbn&gt;1680-7316&lt;/isbn&gt;&lt;titles&gt;&lt;title&gt;Free amino acids in Antarctic aerosol: potential markers for the evolution and fate of marine aerosol&lt;/title&gt;&lt;secondary-title&gt;Atmospheric Chemistry and Physics&lt;/secondary-title&gt;&lt;/titles&gt;&lt;pages&gt;5457-5469&lt;/pages&gt;&lt;number&gt;10&lt;/number&gt;&lt;contributors&gt;&lt;authors&gt;&lt;author&gt;Barbaro, E.&lt;/author&gt;&lt;author&gt;Zangrando, R.&lt;/author&gt;&lt;author&gt;Vecchiato, M.&lt;/author&gt;&lt;author&gt;Piazza, R.&lt;/author&gt;&lt;author&gt;Cairns, W. R. L.&lt;/author&gt;&lt;author&gt;Capodaglio, G.&lt;/author&gt;&lt;author&gt;Barbante, C.&lt;/author&gt;&lt;author&gt;Gambaro, A.&lt;/author&gt;&lt;/authors&gt;&lt;/contributors&gt;&lt;added-date format="utc"&gt;1440765249&lt;/added-date&gt;&lt;ref-type name="Journal Article"&gt;17&lt;/ref-type&gt;&lt;rec-number&gt;804&lt;/rec-number&gt;&lt;last-updated-date format="utc"&gt;1440765249&lt;/last-updated-date&gt;&lt;accession-num&gt;WOS:000355289200009&lt;/accession-num&gt;&lt;electronic-resource-num&gt;10.5194/acp-15-5457-2015&lt;/electronic-resource-num&gt;&lt;volume&gt;1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9280D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rbaro et al., 2015b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9280D" w:rsidRPr="00907319">
        <w:rPr>
          <w:rFonts w:ascii="Times New Roman" w:hAnsi="Times New Roman" w:cs="Times New Roman"/>
          <w:sz w:val="24"/>
          <w:szCs w:val="24"/>
          <w:lang w:val="en-US"/>
        </w:rPr>
        <w:t>. Gly was the most abundant compound (60% of the total free AA)</w:t>
      </w:r>
      <w:r w:rsidR="003B52EE" w:rsidRPr="00907319">
        <w:rPr>
          <w:rFonts w:ascii="Times New Roman" w:hAnsi="Times New Roman" w:cs="Times New Roman"/>
          <w:sz w:val="24"/>
          <w:szCs w:val="24"/>
          <w:lang w:val="en-US"/>
        </w:rPr>
        <w:t>, while other percentage</w:t>
      </w:r>
      <w:r w:rsidR="007842BC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B52E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AA were homogenously distributed (9% for L-Glu; 6% for L-Arg and L-Ala; 5% for L-Leu; 4% for L-Pro; 3% for L-Asp and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52E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L-Thr; </w:t>
      </w:r>
      <w:r w:rsidR="007842B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3B52E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2 % for Tyr; 1% for L-Val and L-Phe). </w:t>
      </w:r>
    </w:p>
    <w:p w:rsidR="003B52EE" w:rsidRPr="00907319" w:rsidRDefault="00EC49D0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42BC" w:rsidRPr="00907319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t>arine source of f</w:t>
      </w:r>
      <w:r w:rsidR="005E280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ee </w:t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A was suggested by particle size distributi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ostly </w:t>
      </w:r>
      <w:r w:rsidR="005E2805" w:rsidRPr="00907319">
        <w:rPr>
          <w:rFonts w:ascii="Times New Roman" w:hAnsi="Times New Roman" w:cs="Times New Roman"/>
          <w:sz w:val="24"/>
          <w:szCs w:val="24"/>
          <w:lang w:val="en-US"/>
        </w:rPr>
        <w:t>in the fine fraction (&lt;1 µm)</w:t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our samples (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D733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t>S6)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, confirming suggestions from previous studie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JmFwb3M7RG93ZDwvQXV0aG9yPjxZZWFyPjIwMDQ8L1ll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==
</w:fldData>
        </w:fldChar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PJmFwb3M7RG93ZDwvQXV0aG9yPjxZZWFyPjIwMDQ8L1ll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==
</w:fldData>
        </w:fldChar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17AD5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O'Dowd et al., 2004; Keene et al., 2007; Facchini et al., 2008; Modini et al., 2010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17A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417AD5" w:rsidRPr="00907319" w:rsidRDefault="00417AD5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1.5</w:t>
      </w:r>
      <w:r w:rsidR="00230AAA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Phenolic compounds</w:t>
      </w:r>
      <w:r w:rsidR="00ED7C14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(PC)</w:t>
      </w:r>
      <w:r w:rsidR="00F760A3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in PM</w:t>
      </w:r>
      <w:r w:rsidR="00F760A3" w:rsidRPr="00907319">
        <w:rPr>
          <w:rFonts w:ascii="Times New Roman" w:hAnsi="Times New Roman" w:cs="Times New Roman"/>
          <w:b/>
          <w:i/>
          <w:sz w:val="24"/>
          <w:szCs w:val="24"/>
          <w:vertAlign w:val="subscript"/>
          <w:lang w:val="en-US"/>
        </w:rPr>
        <w:t>10</w:t>
      </w:r>
    </w:p>
    <w:p w:rsidR="00C47731" w:rsidRPr="00907319" w:rsidRDefault="00ED7C1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0A50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rive from lignin combustion and the presence of these compounds in atmospheric aerosol may indicate </w:t>
      </w:r>
      <w:r w:rsidR="00104D04" w:rsidRPr="00907319">
        <w:rPr>
          <w:rFonts w:ascii="Times New Roman" w:hAnsi="Times New Roman" w:cs="Times New Roman"/>
          <w:sz w:val="24"/>
          <w:szCs w:val="24"/>
          <w:lang w:val="en-US"/>
        </w:rPr>
        <w:t>which types of</w:t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lants</w:t>
      </w:r>
      <w:r w:rsidR="00104D0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burne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imoneit&lt;/Author&gt;&lt;Year&gt;2002&lt;/Year&gt;&lt;IDText&gt;Biomass burning - A review of organic tracers for smoke from incomplete combustion&lt;/IDText&gt;&lt;DisplayText&gt;(Simoneit, 2002)&lt;/DisplayText&gt;&lt;record&gt;&lt;dates&gt;&lt;pub-dates&gt;&lt;date&gt;Mar&lt;/date&gt;&lt;/pub-dates&gt;&lt;year&gt;2002&lt;/year&gt;&lt;/dates&gt;&lt;urls&gt;&lt;related-urls&gt;&lt;url&gt;&amp;lt;Go to ISI&amp;gt;://WOS:000174011700001&lt;/url&gt;&lt;/related-urls&gt;&lt;/urls&gt;&lt;isbn&gt;0883-2927&lt;/isbn&gt;&lt;titles&gt;&lt;title&gt;Biomass burning - A review of organic tracers for smoke from incomplete combustion&lt;/title&gt;&lt;secondary-title&gt;Applied Geochemistry&lt;/secondary-title&gt;&lt;/titles&gt;&lt;pages&gt;129-162&lt;/pages&gt;&lt;number&gt;3&lt;/number&gt;&lt;contributors&gt;&lt;authors&gt;&lt;author&gt;Simoneit, B. R. T.&lt;/author&gt;&lt;/authors&gt;&lt;/contributors&gt;&lt;added-date format="utc"&gt;1337092117&lt;/added-date&gt;&lt;ref-type name="Journal Article"&gt;17&lt;/ref-type&gt;&lt;rec-number&gt;177&lt;/rec-number&gt;&lt;last-updated-date format="utc"&gt;1337092117&lt;/last-updated-date&gt;&lt;accession-num&gt;WOS:000174011700001&lt;/accession-num&gt;&lt;electronic-resource-num&gt;Pii s0883-2927(01)00061-0&amp;#xD;10.1016/s0883-2927(01)00061-0&lt;/electronic-resource-num&gt;&lt;volume&gt;17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4773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Simoneit, 2002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Previous studies of these compounds </w:t>
      </w:r>
      <w:r w:rsidR="00104D04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Antarctic aerosol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2387C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angrando&lt;/Author&gt;&lt;Year&gt;2016&lt;/Year&gt;&lt;IDText&gt;Levoglucosan and phenols in marine, coastal and inland Antarctic aerosols&lt;/IDText&gt;&lt;DisplayText&gt;(Zangrando et al., 2016)&lt;/DisplayText&gt;&lt;record&gt;&lt;titles&gt;&lt;title&gt;Levoglucosan and phenols in marine, coastal and inland Antarctic aerosols&lt;/title&gt;&lt;secondary-title&gt;Science of Total Environment&lt;/secondary-title&gt;&lt;/titles&gt;&lt;pages&gt;606-616&lt;/pages&gt;&lt;contributors&gt;&lt;authors&gt;&lt;author&gt;Zangrando, Roberta&lt;/author&gt;&lt;author&gt;Barbaro, Elena&lt;/author&gt;&lt;author&gt;Vecchiato, Marco&lt;/author&gt;&lt;author&gt;Kehrwald, Natalie Marie&lt;/author&gt;&lt;author&gt;Barbante, Carlo&lt;/author&gt;&lt;author&gt;Gambaro, Andrea&lt;/author&gt;&lt;/authors&gt;&lt;/contributors&gt;&lt;added-date format="utc"&gt;1420205681&lt;/added-date&gt;&lt;ref-type name="Journal Article"&gt;17&lt;/ref-type&gt;&lt;dates&gt;&lt;year&gt;2016&lt;/year&gt;&lt;/dates&gt;&lt;rec-number&gt;734&lt;/rec-number&gt;&lt;last-updated-date format="utc"&gt;1452630443&lt;/last-updated-date&gt;&lt;volume&gt;544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2387C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Zangrando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monstrated that PC had a bad correlation with levoglucosan, specific 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C4773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racers of biomass burning, suggesting the existence of sources of PC. </w:t>
      </w:r>
      <w:r w:rsidR="008238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urther studies of PC were </w:t>
      </w:r>
      <w:r w:rsidR="00F760A3" w:rsidRPr="00907319">
        <w:rPr>
          <w:rFonts w:ascii="Times New Roman" w:hAnsi="Times New Roman" w:cs="Times New Roman"/>
          <w:sz w:val="24"/>
          <w:szCs w:val="24"/>
          <w:lang w:val="en-US"/>
        </w:rPr>
        <w:t>suggested</w:t>
      </w:r>
      <w:r w:rsidR="008238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o fully understand their applicab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>ility as environmental markers.</w:t>
      </w:r>
    </w:p>
    <w:p w:rsidR="004963D4" w:rsidRPr="00907319" w:rsidRDefault="00EC49D0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he &lt;0.49 µm fractio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f a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rosol samples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 xml:space="preserve">from 2014-2015 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>contained 92% of the total PC concentrations with a total mean concentration of 29±12 pg m</w:t>
      </w:r>
      <w:r w:rsidR="00012F1D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00611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FD733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t>S7)</w:t>
      </w:r>
      <w:r w:rsidR="00012F1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Vanillin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VAH)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as the most abundant compound (89%, 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 ± 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0.0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g m</w:t>
      </w:r>
      <w:r w:rsidR="004963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64159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 xml:space="preserve">while the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ean concentration of </w:t>
      </w:r>
      <w:r w:rsidR="00FD733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cetovanillone (VAC) was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 ± 1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g m</w:t>
      </w:r>
      <w:r w:rsidR="004963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7%)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vanillic acid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VA)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0.8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 ±0.7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g m</w:t>
      </w:r>
      <w:r w:rsidR="004963D4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3%). Trace</w:t>
      </w:r>
      <w:r w:rsidR="00664159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syringic acid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SyA)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homovanillic acid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HA)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syringaldehyde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SyAH) 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represented 1% of the total concentration of PC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64159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66415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erosol samples collected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49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2014-2015.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 xml:space="preserve">The concentrations were similar in 2010-2011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angrando&lt;/Author&gt;&lt;Year&gt;2016&lt;/Year&gt;&lt;IDText&gt;Levoglucosan and phenols in marine, coastal and inland Antarctic aerosols&lt;/IDText&gt;&lt;DisplayText&gt;(Zangrando et al., 2016)&lt;/DisplayText&gt;&lt;record&gt;&lt;titles&gt;&lt;title&gt;Levoglucosan and phenols in marine, coastal and inland Antarctic aerosols&lt;/title&gt;&lt;secondary-title&gt;Science of Total Environment&lt;/secondary-title&gt;&lt;/titles&gt;&lt;pages&gt;606-616&lt;/pages&gt;&lt;contributors&gt;&lt;authors&gt;&lt;author&gt;Zangrando, Roberta&lt;/author&gt;&lt;author&gt;Barbaro, Elena&lt;/author&gt;&lt;author&gt;Vecchiato, Marco&lt;/author&gt;&lt;author&gt;Kehrwald, Natalie Marie&lt;/author&gt;&lt;author&gt;Barbante, Carlo&lt;/author&gt;&lt;author&gt;Gambaro, Andrea&lt;/author&gt;&lt;/authors&gt;&lt;/contributors&gt;&lt;added-date format="utc"&gt;1420205681&lt;/added-date&gt;&lt;ref-type name="Journal Article"&gt;17&lt;/ref-type&gt;&lt;dates&gt;&lt;year&gt;2016&lt;/year&gt;&lt;/dates&gt;&lt;rec-number&gt;734&lt;/rec-number&gt;&lt;last-updated-date format="utc"&gt;1452630443&lt;/last-updated-date&gt;&lt;volume&gt;544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A155F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Zangrando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>, wher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cean 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was suggested </w:t>
      </w:r>
      <w:r>
        <w:rPr>
          <w:rFonts w:ascii="Times New Roman" w:hAnsi="Times New Roman" w:cs="Times New Roman"/>
          <w:sz w:val="24"/>
          <w:szCs w:val="24"/>
          <w:lang w:val="en-US"/>
        </w:rPr>
        <w:t>as a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ossible </w:t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local source of PC by ejecting fine particles (&lt;1 µm) containing organic compounds into the atmospher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&amp;apos;Dowd&lt;/Author&gt;&lt;Year&gt;2007&lt;/Year&gt;&lt;IDText&gt;Marine aerosol production: a review of the current knowledge&lt;/IDText&gt;&lt;DisplayText&gt;(O&amp;apos;Dowd and De Leeuw, 2007)&lt;/DisplayText&gt;&lt;record&gt;&lt;dates&gt;&lt;pub-dates&gt;&lt;date&gt;Jul 15&lt;/date&gt;&lt;/pub-dates&gt;&lt;year&gt;2007&lt;/year&gt;&lt;/dates&gt;&lt;urls&gt;&lt;related-urls&gt;&lt;url&gt;&amp;lt;Go to ISI&amp;gt;://WOS:000247780800009&lt;/url&gt;&lt;/related-urls&gt;&lt;/urls&gt;&lt;isbn&gt;1364-503X&lt;/isbn&gt;&lt;titles&gt;&lt;title&gt;Marine aerosol production: a review of the current knowledge&lt;/title&gt;&lt;secondary-title&gt;Philosophical Transactions of the Royal Society a-Mathematical Physical and Engineering Sciences&lt;/secondary-title&gt;&lt;/titles&gt;&lt;pages&gt;1753-1774&lt;/pages&gt;&lt;number&gt;1856&lt;/number&gt;&lt;contributors&gt;&lt;authors&gt;&lt;author&gt;O&amp;apos;Dowd, Colin D.&lt;/author&gt;&lt;author&gt;De Leeuw, Gerrit&lt;/author&gt;&lt;/authors&gt;&lt;/contributors&gt;&lt;added-date format="utc"&gt;1386753503&lt;/added-date&gt;&lt;ref-type name="Journal Article"&gt;17&lt;/ref-type&gt;&lt;rec-number&gt;602&lt;/rec-number&gt;&lt;last-updated-date format="utc"&gt;1389688707&lt;/last-updated-date&gt;&lt;accession-num&gt;WOS:000247780800009&lt;/accession-num&gt;&lt;electronic-resource-num&gt;10.1098/rsta.2007.2043&lt;/electronic-resource-num&gt;&lt;volume&gt;36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A155F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O'Dowd and De Leeuw, 2007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A155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>2014-2015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4762C5">
        <w:rPr>
          <w:rFonts w:ascii="Times New Roman" w:hAnsi="Times New Roman" w:cs="Times New Roman"/>
          <w:sz w:val="24"/>
          <w:szCs w:val="24"/>
          <w:lang w:val="en-US"/>
        </w:rPr>
        <w:t xml:space="preserve"> evaluated in the present research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>, t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 same source can also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ggested and biomass burning can be excluded as </w:t>
      </w:r>
      <w:r w:rsidR="009073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ain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>source of PC</w:t>
      </w:r>
      <w:r w:rsidR="009073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This affirmation can be confirmed by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>comparing PC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73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s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9073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ose of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levoglucosan, specific tracers of pyrolysis of cellulose. </w:t>
      </w:r>
      <w:r w:rsidR="002E41CE">
        <w:rPr>
          <w:rFonts w:ascii="Times New Roman" w:hAnsi="Times New Roman" w:cs="Times New Roman"/>
          <w:sz w:val="24"/>
          <w:szCs w:val="24"/>
          <w:lang w:val="en-US"/>
        </w:rPr>
        <w:t xml:space="preserve">The correlation </w:t>
      </w:r>
      <w:r>
        <w:rPr>
          <w:rFonts w:ascii="Times New Roman" w:hAnsi="Times New Roman" w:cs="Times New Roman"/>
          <w:sz w:val="24"/>
          <w:szCs w:val="24"/>
          <w:lang w:val="en-US"/>
        </w:rPr>
        <w:t>coefficient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41CE">
        <w:rPr>
          <w:rFonts w:ascii="Times New Roman" w:hAnsi="Times New Roman" w:cs="Times New Roman"/>
          <w:sz w:val="24"/>
          <w:szCs w:val="24"/>
          <w:lang w:val="en-US"/>
        </w:rPr>
        <w:t>between the sum of PCs and levoglucosan was 0.5, while t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>he ratio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>levoglucosan/VAH and levoglucosan/VA</w:t>
      </w:r>
      <w:r w:rsidR="002E41CE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0.8 and 6.4 respectively. These ratios were 100 times lower than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ose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btained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samples </w:t>
      </w:r>
      <w:r w:rsidR="0097431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ffected by </w:t>
      </w:r>
      <w:r w:rsidR="002E492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iomass burning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YXJkPC9BdXRob3I+PFllYXI+MjAwNjwvWWVhcj48SURU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</w:fldData>
        </w:fldChar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YXJkPC9BdXRob3I+PFllYXI+MjAwNjwvWWVhcj48SURU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</w:fldData>
        </w:fldChar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21200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Graham et al., 2002; Ward et al., 2006; Fu et al., 2010; Ward et al., 2011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t>, suggesting another natural source for PC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Zangrando&lt;/Author&gt;&lt;Year&gt;2016&lt;/Year&gt;&lt;IDText&gt;Levoglucosan and phenols in marine, coastal and inland Antarctic aerosols&lt;/IDText&gt;&lt;DisplayText&gt;(Zangrando et al., 2016)&lt;/DisplayText&gt;&lt;record&gt;&lt;titles&gt;&lt;title&gt;Levoglucosan and phenols in marine, coastal and inland Antarctic aerosols&lt;/title&gt;&lt;secondary-title&gt;Science of Total Environment&lt;/secondary-title&gt;&lt;/titles&gt;&lt;pages&gt;606-616&lt;/pages&gt;&lt;contributors&gt;&lt;authors&gt;&lt;author&gt;Zangrando, Roberta&lt;/author&gt;&lt;author&gt;Barbaro, Elena&lt;/author&gt;&lt;author&gt;Vecchiato, Marco&lt;/author&gt;&lt;author&gt;Kehrwald, Natalie Marie&lt;/author&gt;&lt;author&gt;Barbante, Carlo&lt;/author&gt;&lt;author&gt;Gambaro, Andrea&lt;/author&gt;&lt;/authors&gt;&lt;/contributors&gt;&lt;added-date format="utc"&gt;1420205681&lt;/added-date&gt;&lt;ref-type name="Journal Article"&gt;17&lt;/ref-type&gt;&lt;dates&gt;&lt;year&gt;2016&lt;/year&gt;&lt;/dates&gt;&lt;rec-number&gt;734&lt;/rec-number&gt;&lt;last-updated-date format="utc"&gt;1452630443&lt;/last-updated-date&gt;&lt;volume&gt;544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21200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Zangrando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21200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E3856" w:rsidRPr="00907319" w:rsidRDefault="001E3856" w:rsidP="00326E63">
      <w:pPr>
        <w:spacing w:before="100" w:beforeAutospacing="1" w:after="100" w:afterAutospacing="1" w:line="48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3.</w:t>
      </w:r>
      <w:r w:rsidR="00BD64A0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2</w:t>
      </w:r>
      <w:r w:rsidR="00230AAA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Composition of surface snow</w:t>
      </w:r>
    </w:p>
    <w:p w:rsidR="00F12AEF" w:rsidRPr="00907319" w:rsidRDefault="00F12AEF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Superficial s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>now samples were collected during aerosol sampling to investigate exchanges between the atmosphere and the snow layer. The first sampling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 xml:space="preserve"> perio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>had no precipitatio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>even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while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ree samples collected </w:t>
      </w:r>
      <w:r w:rsidR="00911496" w:rsidRPr="00907319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0, 12 and 13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January 2015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resh snow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>from snowfall that lasted from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0DD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F7F4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8 to 11</w:t>
      </w:r>
      <w:r w:rsidR="008163D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January 2015. </w:t>
      </w:r>
    </w:p>
    <w:p w:rsidR="00F12AEF" w:rsidRPr="00907319" w:rsidRDefault="00C20DD1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ged s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ow collected before </w:t>
      </w:r>
      <w:r w:rsidR="0091149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 event at MZS </w:t>
      </w:r>
      <w:r>
        <w:rPr>
          <w:rFonts w:ascii="Times New Roman" w:hAnsi="Times New Roman" w:cs="Times New Roman"/>
          <w:sz w:val="24"/>
          <w:szCs w:val="24"/>
          <w:lang w:val="en-US"/>
        </w:rPr>
        <w:t>had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 total mean concentration of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water-soluble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mpounds of 66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Na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22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, M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22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, Cl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14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 andSO</w:t>
      </w:r>
      <w:r w:rsidR="00F12AEF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5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>as the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ost abundant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species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Dry deposition of marine aerosol was the most plausible source of these compounds on</w:t>
      </w:r>
      <w:r w:rsidR="00B866F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uperficial snow layer. 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fter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7E2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snow event (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8-1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January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 xml:space="preserve">the total concentration of water-soluble species decreased from </w:t>
      </w:r>
      <w:r w:rsidR="005F149E" w:rsidRPr="00907319">
        <w:rPr>
          <w:rFonts w:ascii="Times New Roman" w:hAnsi="Times New Roman" w:cs="Times New Roman"/>
          <w:sz w:val="24"/>
          <w:szCs w:val="24"/>
          <w:lang w:val="en-US"/>
        </w:rPr>
        <w:t>66 µg g</w:t>
      </w:r>
      <w:r w:rsidR="005F149E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 xml:space="preserve"> to 9 </w:t>
      </w:r>
      <w:r w:rsidR="005F149E" w:rsidRPr="00907319">
        <w:rPr>
          <w:rFonts w:ascii="Times New Roman" w:hAnsi="Times New Roman" w:cs="Times New Roman"/>
          <w:sz w:val="24"/>
          <w:szCs w:val="24"/>
          <w:lang w:val="en-US"/>
        </w:rPr>
        <w:t>µg g</w:t>
      </w:r>
      <w:r w:rsidR="005F149E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 xml:space="preserve">, probably due to </w:t>
      </w:r>
      <w:r w:rsidR="005F149E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ilution 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>effect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Figure</w:t>
      </w:r>
      <w:r w:rsidR="0000611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S8). M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3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, SO</w:t>
      </w:r>
      <w:r w:rsidR="00F12AEF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1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, Na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0.6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 and Cl</w:t>
      </w:r>
      <w:r w:rsidR="00907319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5D21A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(0.4 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) were still the most abundant compounds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F149E">
        <w:rPr>
          <w:rFonts w:ascii="Times New Roman" w:hAnsi="Times New Roman" w:cs="Times New Roman"/>
          <w:sz w:val="24"/>
          <w:szCs w:val="24"/>
          <w:lang w:val="en-US"/>
        </w:rPr>
        <w:t xml:space="preserve"> contrast, </w:t>
      </w:r>
      <w:r w:rsidR="009D6DC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>
        <w:rPr>
          <w:rFonts w:ascii="Times New Roman" w:hAnsi="Times New Roman" w:cs="Times New Roman"/>
          <w:sz w:val="24"/>
          <w:szCs w:val="24"/>
          <w:lang w:val="en-US"/>
        </w:rPr>
        <w:t>increase in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A concentration </w:t>
      </w:r>
      <w:r w:rsidR="009D6DC6">
        <w:rPr>
          <w:rFonts w:ascii="Times New Roman" w:hAnsi="Times New Roman" w:cs="Times New Roman"/>
          <w:sz w:val="24"/>
          <w:szCs w:val="24"/>
          <w:lang w:val="en-US"/>
        </w:rPr>
        <w:t xml:space="preserve">occurred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ith concentrations </w:t>
      </w:r>
      <w:r w:rsidR="009D6DC6">
        <w:rPr>
          <w:rFonts w:ascii="Times New Roman" w:hAnsi="Times New Roman" w:cs="Times New Roman"/>
          <w:sz w:val="24"/>
          <w:szCs w:val="24"/>
          <w:lang w:val="en-US"/>
        </w:rPr>
        <w:t xml:space="preserve">varying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from 0.6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fore </w:t>
      </w:r>
      <w:r w:rsidR="00BA16C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>snow event to 3µg g</w:t>
      </w:r>
      <w:r w:rsidR="00F12AE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F12AE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fter snowfall.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gradation of proteinaceous material </w:t>
      </w:r>
      <w:r>
        <w:rPr>
          <w:rFonts w:ascii="Times New Roman" w:hAnsi="Times New Roman" w:cs="Times New Roman"/>
          <w:sz w:val="24"/>
          <w:szCs w:val="24"/>
          <w:lang w:val="en-US"/>
        </w:rPr>
        <w:t>that fell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ith th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 </w:t>
      </w:r>
      <w:r>
        <w:rPr>
          <w:rFonts w:ascii="Times New Roman" w:hAnsi="Times New Roman" w:cs="Times New Roman"/>
          <w:sz w:val="24"/>
          <w:szCs w:val="24"/>
          <w:lang w:val="en-US"/>
        </w:rPr>
        <w:t>could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 a possible source of free AA </w:t>
      </w:r>
      <w:r w:rsidR="00D72FD1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fresh snow, </w:t>
      </w:r>
      <w:r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is increase was observed </w:t>
      </w:r>
      <w:r w:rsidR="00D72FD1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D72FD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12 January samples,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whe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>snowfall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ad </w:t>
      </w:r>
      <w:r w:rsidR="00FD733A">
        <w:rPr>
          <w:rFonts w:ascii="Times New Roman" w:hAnsi="Times New Roman" w:cs="Times New Roman"/>
          <w:sz w:val="24"/>
          <w:szCs w:val="24"/>
          <w:lang w:val="en-US"/>
        </w:rPr>
        <w:t>ceased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>igure 1)</w:t>
      </w:r>
      <w:r w:rsidR="00AF094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 xml:space="preserve">An unclear decrease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 xml:space="preserve"> AA was found </w:t>
      </w:r>
      <w:r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 xml:space="preserve"> the following sampling day (13 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January) and further investigation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>need</w:t>
      </w:r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9A34EE">
        <w:rPr>
          <w:rFonts w:ascii="Times New Roman" w:hAnsi="Times New Roman" w:cs="Times New Roman"/>
          <w:sz w:val="24"/>
          <w:szCs w:val="24"/>
          <w:lang w:val="en-US"/>
        </w:rPr>
        <w:t xml:space="preserve"> to understand the behavior of these species in the snowpack. </w:t>
      </w:r>
    </w:p>
    <w:p w:rsidR="00AF0940" w:rsidRPr="00907319" w:rsidRDefault="00AF0A9D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he d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position of biological material with snowfall was also confirmed by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creas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>concentration of AS such as mannitol and arabitol. Mannitol had a concentration of 3 ng g</w:t>
      </w:r>
      <w:r w:rsidR="00DB4CA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00611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>n 27 December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hile its concentration was 241 ng g</w:t>
      </w:r>
      <w:r w:rsidR="00DB4CAF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="0000611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09243F" w:rsidRPr="00907319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10 January, suggesting a deposition of primary biological particles, such as airborne fungal spor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uer&lt;/Author&gt;&lt;Year&gt;2008&lt;/Year&gt;&lt;IDText&gt;Arabitol and mannitol as tracers for the quantification of airborne fungal spores&lt;/IDText&gt;&lt;DisplayText&gt;(Bauer et al., 2008)&lt;/DisplayText&gt;&lt;record&gt;&lt;dates&gt;&lt;pub-dates&gt;&lt;date&gt;Jan&lt;/date&gt;&lt;/pub-dates&gt;&lt;year&gt;2008&lt;/year&gt;&lt;/dates&gt;&lt;urls&gt;&lt;related-urls&gt;&lt;url&gt;&amp;lt;Go to ISI&amp;gt;://WOS:000253290300016&lt;/url&gt;&lt;/related-urls&gt;&lt;/urls&gt;&lt;isbn&gt;1352-2310&lt;/isbn&gt;&lt;titles&gt;&lt;title&gt;Arabitol and mannitol as tracers for the quantification of airborne fungal spores&lt;/title&gt;&lt;secondary-title&gt;Atmospheric Environment&lt;/secondary-title&gt;&lt;/titles&gt;&lt;pages&gt;588-593&lt;/pages&gt;&lt;number&gt;3&lt;/number&gt;&lt;contributors&gt;&lt;authors&gt;&lt;author&gt;Bauer, Heidi&lt;/author&gt;&lt;author&gt;Claeys, Magda&lt;/author&gt;&lt;author&gt;Vermeylen, Reinhilde&lt;/author&gt;&lt;author&gt;Schueller, Elisabeth&lt;/author&gt;&lt;author&gt;Weinke, Gert&lt;/author&gt;&lt;author&gt;Berger, Anna&lt;/author&gt;&lt;author&gt;Puxbaum, Hans&lt;/author&gt;&lt;/authors&gt;&lt;/contributors&gt;&lt;added-date format="utc"&gt;1420209850&lt;/added-date&gt;&lt;ref-type name="Journal Article"&gt;17&lt;/ref-type&gt;&lt;rec-number&gt;740&lt;/rec-number&gt;&lt;last-updated-date format="utc"&gt;1420209850&lt;/last-updated-date&gt;&lt;accession-num&gt;WOS:000253290300016&lt;/accession-num&gt;&lt;electronic-resource-num&gt;10.1016/j.atmosenv.2007.10.013&lt;/electronic-resource-num&gt;&lt;volume&gt;42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4CAF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Bauer et al., 200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4CAF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731312" w:rsidRPr="00907319" w:rsidRDefault="00731312" w:rsidP="00326E63">
      <w:pPr>
        <w:spacing w:before="100" w:beforeAutospacing="1" w:after="100" w:afterAutospacing="1" w:line="48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4 Discussion</w:t>
      </w:r>
    </w:p>
    <w:p w:rsidR="00BD64A0" w:rsidRPr="00907319" w:rsidRDefault="00731312" w:rsidP="00326E63">
      <w:pPr>
        <w:spacing w:before="100" w:beforeAutospacing="1" w:after="100" w:afterAutospacing="1" w:line="480" w:lineRule="auto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4</w:t>
      </w:r>
      <w:r w:rsidR="00BD64A0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.1 Exchange </w:t>
      </w:r>
      <w:r w:rsidR="004078D5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between atmosphere and </w:t>
      </w:r>
      <w:r w:rsidR="00BD64A0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snow of </w:t>
      </w:r>
      <w:r w:rsidR="00AA46A9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>water-soluble</w:t>
      </w:r>
      <w:r w:rsidR="00BD64A0" w:rsidRPr="00907319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compounds</w:t>
      </w:r>
    </w:p>
    <w:p w:rsidR="00F12AEF" w:rsidRPr="00907319" w:rsidRDefault="004078D5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igure 1 shows 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>analyte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erosol and snow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sample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ged snow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 xml:space="preserve">was collected 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>until 27 December</w:t>
      </w:r>
      <w:r w:rsidR="00907319">
        <w:rPr>
          <w:rFonts w:ascii="Times New Roman" w:hAnsi="Times New Roman" w:cs="Times New Roman"/>
          <w:sz w:val="24"/>
          <w:szCs w:val="24"/>
          <w:lang w:val="en-US"/>
        </w:rPr>
        <w:t xml:space="preserve"> 2014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while the samples of 10, 12 and 13 January </w:t>
      </w:r>
      <w:r w:rsidR="00907319">
        <w:rPr>
          <w:rFonts w:ascii="Times New Roman" w:hAnsi="Times New Roman" w:cs="Times New Roman"/>
          <w:sz w:val="24"/>
          <w:szCs w:val="24"/>
          <w:lang w:val="en-US"/>
        </w:rPr>
        <w:t xml:space="preserve">2015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esh snow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>after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fall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>between the</w:t>
      </w:r>
      <w:r w:rsidR="005F7F4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8 to 11 </w:t>
      </w:r>
      <w:r w:rsidR="00570EAB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5F7F4B" w:rsidRPr="00907319">
        <w:rPr>
          <w:rFonts w:ascii="Times New Roman" w:hAnsi="Times New Roman" w:cs="Times New Roman"/>
          <w:sz w:val="24"/>
          <w:szCs w:val="24"/>
          <w:lang w:val="en-US"/>
        </w:rPr>
        <w:t>January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2015</w:t>
      </w:r>
      <w:r w:rsidR="00BD267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0C712C" w:rsidRPr="00907319" w:rsidRDefault="005F7F4B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he PM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ncentration of major ions increased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and peaked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>second half of December (1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7-27 December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>sampl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1), probably due to seasonal r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duction of the pack ice extent.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At the end of the field campaign a decreas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ncentration was observed, caused by abundant snowfall. 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same </w:t>
      </w:r>
      <w:r w:rsidR="00530445" w:rsidRPr="00907319">
        <w:rPr>
          <w:rFonts w:ascii="Times New Roman" w:hAnsi="Times New Roman" w:cs="Times New Roman"/>
          <w:sz w:val="24"/>
          <w:szCs w:val="24"/>
          <w:lang w:val="en-US"/>
        </w:rPr>
        <w:t>behavior</w:t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observed for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>PM</w:t>
      </w:r>
      <w:r w:rsidR="000C712C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ass concentration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Illuminati&lt;/Author&gt;&lt;Year&gt;2016&lt;/Year&gt;&lt;IDText&gt;Evolution of size-segregated aerosol mass concentration during the Antarctic summer at Northern Foothills, Victoria Land&lt;/IDText&gt;&lt;DisplayText&gt;(Illuminati et al., 2016)&lt;/DisplayText&gt;&lt;record&gt;&lt;keywords&gt;&lt;keyword&gt;Size-segregated aerosol fractions&lt;/keyword&gt;&lt;keyword&gt;Direct gravimetric mass measurements&lt;/keyword&gt;&lt;keyword&gt;Tri-modal aerosol mass distribution&lt;/keyword&gt;&lt;keyword&gt;PM10&lt;/keyword&gt;&lt;keyword&gt;Antarctica&lt;/keyword&gt;&lt;/keywords&gt;&lt;urls&gt;&lt;related-urls&gt;&lt;url&gt;http://www.sciencedirect.com/science/article/pii/S1352231015305239&lt;/url&gt;&lt;/related-urls&gt;&lt;/urls&gt;&lt;isbn&gt;1352-2310&lt;/isbn&gt;&lt;titles&gt;&lt;title&gt;Evolution of size-segregated aerosol mass concentration during the Antarctic summer at Northern Foothills, Victoria Land&lt;/title&gt;&lt;secondary-title&gt;Atmospheric Environment&lt;/secondary-title&gt;&lt;/titles&gt;&lt;pages&gt;212-221&lt;/pages&gt;&lt;contributors&gt;&lt;authors&gt;&lt;author&gt;Illuminati, Silvia&lt;/author&gt;&lt;author&gt;Bau, Sébastien&lt;/author&gt;&lt;author&gt;Annibaldi, Anna&lt;/author&gt;&lt;author&gt;Mantini, Caterina&lt;/author&gt;&lt;author&gt;Libani, Giulia&lt;/author&gt;&lt;author&gt;Truzzi, Cristina&lt;/author&gt;&lt;author&gt;Scarponi, Giuseppe&lt;/author&gt;&lt;/authors&gt;&lt;/contributors&gt;&lt;added-date format="utc"&gt;1470057601&lt;/added-date&gt;&lt;ref-type name="Journal Article"&gt;17&lt;/ref-type&gt;&lt;dates&gt;&lt;year&gt;2016&lt;/year&gt;&lt;/dates&gt;&lt;rec-number&gt;869&lt;/rec-number&gt;&lt;last-updated-date format="utc"&gt;1470057601&lt;/last-updated-date&gt;&lt;electronic-resource-num&gt;http://dx.doi.org/10.1016/j.atmosenv.2015.11.015&lt;/electronic-resource-num&gt;&lt;volume&gt;125, Part A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80D3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Illuminati et al., 2016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0D3B" w:rsidRPr="00907319">
        <w:rPr>
          <w:rFonts w:ascii="Times New Roman" w:hAnsi="Times New Roman" w:cs="Times New Roman"/>
          <w:sz w:val="24"/>
          <w:szCs w:val="24"/>
          <w:lang w:val="en-US"/>
        </w:rPr>
        <w:t>, suggesting the same cause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0C712C" w:rsidRPr="00907319" w:rsidRDefault="00C92F06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ain ions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n aged snow samples were Na</w:t>
      </w:r>
      <w:r w:rsidR="0052647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="0052647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, Cl</w:t>
      </w:r>
      <w:r w:rsidR="0052647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5D2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SO</w:t>
      </w:r>
      <w:r w:rsidR="00526473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526473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sea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salt ion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also found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n the coarse fraction of particulate matter 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526473" w:rsidRPr="00907319">
        <w:rPr>
          <w:rFonts w:ascii="Times New Roman" w:hAnsi="Times New Roman" w:cs="Times New Roman"/>
          <w:sz w:val="24"/>
          <w:szCs w:val="24"/>
          <w:lang w:val="en-US"/>
        </w:rPr>
        <w:t>S2).</w:t>
      </w:r>
      <w:r w:rsidR="002B30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ry deposition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f coarse particles </w:t>
      </w:r>
      <w:r w:rsidR="002B30D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as probably the main 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>proces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>remove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se compounds from the atmosphere.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ese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>ion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were diluted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y snowfall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eutz&lt;/Author&gt;&lt;Year&gt;1999&lt;/Year&gt;&lt;IDText&gt;Spatial variability of Antarctic surface snow glaciochemistry: implications for palaeoatmospheric circulation reconstructions&lt;/IDText&gt;&lt;DisplayText&gt;(Kreutz and Mayewski, 1999)&lt;/DisplayText&gt;&lt;record&gt;&lt;dates&gt;&lt;pub-dates&gt;&lt;date&gt;Mar&lt;/date&gt;&lt;/pub-dates&gt;&lt;year&gt;1999&lt;/year&gt;&lt;/dates&gt;&lt;urls&gt;&lt;related-urls&gt;&lt;url&gt;&amp;lt;Go to ISI&amp;gt;://WOS:000084414000014&lt;/url&gt;&lt;/related-urls&gt;&lt;/urls&gt;&lt;isbn&gt;0954-1020&lt;/isbn&gt;&lt;titles&gt;&lt;title&gt;Spatial variability of Antarctic surface snow glaciochemistry: implications for palaeoatmospheric circulation reconstructions&lt;/title&gt;&lt;secondary-title&gt;Antarctic Science&lt;/secondary-title&gt;&lt;/titles&gt;&lt;pages&gt;105-118&lt;/pages&gt;&lt;number&gt;1&lt;/number&gt;&lt;contributors&gt;&lt;authors&gt;&lt;author&gt;Kreutz, K. J.&lt;/author&gt;&lt;author&gt;Mayewski, P. A.&lt;/author&gt;&lt;/authors&gt;&lt;/contributors&gt;&lt;added-date format="utc"&gt;1470834944&lt;/added-date&gt;&lt;ref-type name="Journal Article"&gt;17&lt;/ref-type&gt;&lt;rec-number&gt;876&lt;/rec-number&gt;&lt;last-updated-date format="utc"&gt;1470834944&lt;/last-updated-date&gt;&lt;accession-num&gt;WOS:000084414000014&lt;/accession-num&gt;&lt;volume&gt;11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74141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reutz and Mayewski, 1999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s demonstrated by 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ecrease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on concentration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resh snow 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amples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>from 10 to 13 January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>igure 1). In particular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 xml:space="preserve"> Mg</w:t>
      </w:r>
      <w:r w:rsidR="008847F7" w:rsidRPr="008847F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 xml:space="preserve"> seems to be the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ion most affected 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>by this dilution proces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8847F7">
        <w:rPr>
          <w:rFonts w:ascii="Times New Roman" w:hAnsi="Times New Roman" w:cs="Times New Roman"/>
          <w:sz w:val="24"/>
          <w:szCs w:val="24"/>
          <w:lang w:val="en-US"/>
        </w:rPr>
        <w:t xml:space="preserve">zoom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30AAA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74141" w:rsidRPr="00907319">
        <w:rPr>
          <w:rFonts w:ascii="Times New Roman" w:hAnsi="Times New Roman" w:cs="Times New Roman"/>
          <w:sz w:val="24"/>
          <w:szCs w:val="24"/>
          <w:lang w:val="en-US"/>
        </w:rPr>
        <w:t>igure 1).</w:t>
      </w:r>
    </w:p>
    <w:p w:rsidR="00F63588" w:rsidRDefault="00E74141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High concentrations of sea salt ions w</w:t>
      </w:r>
      <w:r w:rsidR="000D2FAA" w:rsidRPr="00907319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28D2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bserved </w:t>
      </w:r>
      <w:r w:rsidR="00375EE4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375EE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17 November 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ample, when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ind direction was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inly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from 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ast-South-East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 xml:space="preserve"> direction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9). The main source of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se sea salt </w:t>
      </w:r>
      <w:r w:rsidR="00982136" w:rsidRPr="00907319">
        <w:rPr>
          <w:rFonts w:ascii="Times New Roman" w:hAnsi="Times New Roman" w:cs="Times New Roman"/>
          <w:sz w:val="24"/>
          <w:szCs w:val="24"/>
          <w:lang w:val="en-US"/>
        </w:rPr>
        <w:t>compound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4BCE">
        <w:rPr>
          <w:rFonts w:ascii="Times New Roman" w:hAnsi="Times New Roman" w:cs="Times New Roman"/>
          <w:sz w:val="24"/>
          <w:szCs w:val="24"/>
          <w:lang w:val="en-US"/>
        </w:rPr>
        <w:t>presumed to b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>dry deposition of material com</w:t>
      </w:r>
      <w:r w:rsidR="00982136" w:rsidRPr="00907319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rom areas </w:t>
      </w:r>
      <w:r w:rsidR="00982136" w:rsidRPr="00907319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rost flower</w:t>
      </w:r>
      <w:r w:rsidR="00982136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>a negative nss-SO</w:t>
      </w:r>
      <w:r w:rsidR="006D25EB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6D25EB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6623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value 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662319" w:rsidRPr="00907319">
        <w:rPr>
          <w:rFonts w:ascii="Times New Roman" w:hAnsi="Times New Roman" w:cs="Times New Roman"/>
          <w:sz w:val="24"/>
          <w:szCs w:val="24"/>
          <w:lang w:val="en-US"/>
        </w:rPr>
        <w:t>S10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) was calculated for </w:t>
      </w:r>
      <w:r w:rsidR="00646AC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7 November snow samples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b2xmZjwvQXV0aG9yPjxZZWFyPjIwMDM8L1llYXI+PElE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</w:fldData>
        </w:fldChar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b2xmZjwvQXV0aG9yPjxZZWFyPjIwMDM8L1llYXI+PElE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</w:fldData>
        </w:fldChar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25EB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Wolff et al., 2003; Kaspari et al., 2005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D25E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F63588" w:rsidRDefault="00662319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0C712C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82136" w:rsidRPr="00907319">
        <w:rPr>
          <w:rFonts w:ascii="Times New Roman" w:hAnsi="Times New Roman" w:cs="Times New Roman"/>
          <w:sz w:val="24"/>
          <w:szCs w:val="24"/>
          <w:lang w:val="en-US"/>
        </w:rPr>
        <w:t>s-SO</w:t>
      </w:r>
      <w:r w:rsidR="00982136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982136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00611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>concentration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5EC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creased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46AC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beginning of the </w:t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tarctic summer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10)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becaus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630F2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>biogenic sourc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hytoplankton blooms on </w:t>
      </w:r>
      <w:r w:rsidR="00646AC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cean surfac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nikin&lt;/Author&gt;&lt;Year&gt;1998&lt;/Year&gt;&lt;IDText&gt;Sulfur-containing species (sulfate and methanesulfonate) in coastal Antarctic aerosol and precipitation&lt;/IDText&gt;&lt;DisplayText&gt;(Minikin et al., 1998)&lt;/DisplayText&gt;&lt;record&gt;&lt;dates&gt;&lt;pub-dates&gt;&lt;date&gt;May 20&lt;/date&gt;&lt;/pub-dates&gt;&lt;year&gt;1998&lt;/year&gt;&lt;/dates&gt;&lt;urls&gt;&lt;related-urls&gt;&lt;url&gt;&amp;lt;Go to ISI&amp;gt;://WOS:000073670500029&lt;/url&gt;&lt;/related-urls&gt;&lt;/urls&gt;&lt;isbn&gt;2169-897X&lt;/isbn&gt;&lt;titles&gt;&lt;title&gt;Sulfur-containing species (sulfate and methanesulfonate) in coastal Antarctic aerosol and precipitation&lt;/title&gt;&lt;secondary-title&gt;Journal of Geophysical Research-Atmospheres&lt;/secondary-title&gt;&lt;/titles&gt;&lt;pages&gt;10975-10990&lt;/pages&gt;&lt;number&gt;D9&lt;/number&gt;&lt;contributors&gt;&lt;authors&gt;&lt;author&gt;Minikin, A.&lt;/author&gt;&lt;author&gt;Legrand, M.&lt;/author&gt;&lt;author&gt;Hall, J.&lt;/author&gt;&lt;author&gt;Wagenbach, D.&lt;/author&gt;&lt;author&gt;Kleefeld, C.&lt;/author&gt;&lt;author&gt;Wolff, E.&lt;/author&gt;&lt;author&gt;Pasteur, E. C.&lt;/author&gt;&lt;author&gt;Ducroz, F.&lt;/author&gt;&lt;/authors&gt;&lt;/contributors&gt;&lt;added-date format="utc"&gt;1465564748&lt;/added-date&gt;&lt;ref-type name="Journal Article"&gt;17&lt;/ref-type&gt;&lt;rec-number&gt;858&lt;/rec-number&gt;&lt;last-updated-date format="utc"&gt;1465564748&lt;/last-updated-date&gt;&lt;accession-num&gt;WOS:000073670500029&lt;/accession-num&gt;&lt;electronic-resource-num&gt;10.1029/98jd00249&lt;/electronic-resource-num&gt;&lt;volume&gt;103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318BD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Minikin et al., 1998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318B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The concentration 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>of nss-SO</w:t>
      </w:r>
      <w:r w:rsidR="005275AA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5275AA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before (sample of 27 December), during 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(snow sample of 10 January)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>after the snow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 xml:space="preserve"> fall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event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 xml:space="preserve"> of the 10</w:t>
      </w:r>
      <w:r w:rsidR="00030E5F" w:rsidRPr="00030E5F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 xml:space="preserve"> of January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snow samples of 12 and 13 January)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 are comparable and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 xml:space="preserve">show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>only a small decreas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>in the 13 January sample (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igure S11). This observation suggests that wet deposition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processe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are negligible for this species,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75AA">
        <w:rPr>
          <w:rFonts w:ascii="Times New Roman" w:hAnsi="Times New Roman" w:cs="Times New Roman"/>
          <w:sz w:val="24"/>
          <w:szCs w:val="24"/>
          <w:lang w:val="en-US"/>
        </w:rPr>
        <w:t xml:space="preserve">seem to be 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dependent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>accumulation rate due to inefficient scavenging of nss-SO</w:t>
      </w:r>
      <w:r w:rsidR="005275AA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="005275AA"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>aerosols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2C85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8B2C8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tarctic snow</w:t>
      </w:r>
      <w:r w:rsidR="000061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reutz&lt;/Author&gt;&lt;Year&gt;1999&lt;/Year&gt;&lt;IDText&gt;Spatial variability of Antarctic surface snow glaciochemistry: implications for palaeoatmospheric circulation reconstructions&lt;/IDText&gt;&lt;DisplayText&gt;(Kreutz and Mayewski, 1999)&lt;/DisplayText&gt;&lt;record&gt;&lt;dates&gt;&lt;pub-dates&gt;&lt;date&gt;Mar&lt;/date&gt;&lt;/pub-dates&gt;&lt;year&gt;1999&lt;/year&gt;&lt;/dates&gt;&lt;urls&gt;&lt;related-urls&gt;&lt;url&gt;&amp;lt;Go to ISI&amp;gt;://WOS:000084414000014&lt;/url&gt;&lt;/related-urls&gt;&lt;/urls&gt;&lt;isbn&gt;0954-1020&lt;/isbn&gt;&lt;titles&gt;&lt;title&gt;Spatial variability of Antarctic surface snow glaciochemistry: implications for palaeoatmospheric circulation reconstructions&lt;/title&gt;&lt;secondary-title&gt;Antarctic Science&lt;/secondary-title&gt;&lt;/titles&gt;&lt;pages&gt;105-118&lt;/pages&gt;&lt;number&gt;1&lt;/number&gt;&lt;contributors&gt;&lt;authors&gt;&lt;author&gt;Kreutz, K. J.&lt;/author&gt;&lt;author&gt;Mayewski, P. A.&lt;/author&gt;&lt;/authors&gt;&lt;/contributors&gt;&lt;added-date format="utc"&gt;1470834944&lt;/added-date&gt;&lt;ref-type name="Journal Article"&gt;17&lt;/ref-type&gt;&lt;rec-number&gt;876&lt;/rec-number&gt;&lt;last-updated-date format="utc"&gt;1470834944&lt;/last-updated-date&gt;&lt;accession-num&gt;WOS:000084414000014&lt;/accession-num&gt;&lt;volume&gt;11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275AA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reutz and Mayewski, 1999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275AA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D25EB" w:rsidRPr="00907319" w:rsidRDefault="007B0C32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ox</w:t>
      </w:r>
      <w:r w:rsidR="00CE023B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ic acid was the main </w:t>
      </w:r>
      <w:r w:rsidR="00047061">
        <w:rPr>
          <w:rFonts w:ascii="Times New Roman" w:hAnsi="Times New Roman" w:cs="Times New Roman"/>
          <w:sz w:val="24"/>
          <w:szCs w:val="24"/>
          <w:lang w:val="en-US"/>
        </w:rPr>
        <w:t>CA</w:t>
      </w:r>
      <w:r w:rsidR="00E1490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7061">
        <w:rPr>
          <w:rFonts w:ascii="Times New Roman" w:hAnsi="Times New Roman" w:cs="Times New Roman"/>
          <w:sz w:val="24"/>
          <w:szCs w:val="24"/>
          <w:lang w:val="en-US"/>
        </w:rPr>
        <w:t xml:space="preserve">found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 snow samples, while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malonic,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succinic and C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5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-glutaric were the main CA in aerosol samples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(Figure 1)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 The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re are several possible reasons for </w:t>
      </w:r>
      <w:r w:rsidR="00122F94">
        <w:rPr>
          <w:rFonts w:ascii="Times New Roman" w:hAnsi="Times New Roman" w:cs="Times New Roman"/>
          <w:sz w:val="24"/>
          <w:szCs w:val="24"/>
          <w:lang w:val="en-US"/>
        </w:rPr>
        <w:t>this differenc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between aerosol and snow samples, </w:t>
      </w:r>
      <w:r w:rsidR="00122F94">
        <w:rPr>
          <w:rFonts w:ascii="Times New Roman" w:hAnsi="Times New Roman" w:cs="Times New Roman"/>
          <w:sz w:val="24"/>
          <w:szCs w:val="24"/>
          <w:lang w:val="en-US"/>
        </w:rPr>
        <w:t>such as: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different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vaporation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rate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different particle size distribution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22F94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ifferent sources and snow chemistry. 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CA evaporation from </w:t>
      </w:r>
      <w:r w:rsidR="00802CD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snow surface </w:t>
      </w:r>
      <w:r w:rsidR="00802CDF">
        <w:rPr>
          <w:rFonts w:ascii="Times New Roman" w:hAnsi="Times New Roman" w:cs="Times New Roman"/>
          <w:sz w:val="24"/>
          <w:szCs w:val="24"/>
          <w:lang w:val="en-US"/>
        </w:rPr>
        <w:t>is un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likely due to their low volatility and high polarity. Low chain CA, such as C2 and C3 diacids </w:t>
      </w:r>
      <w:r w:rsidR="002E239B">
        <w:rPr>
          <w:rFonts w:ascii="Times New Roman" w:hAnsi="Times New Roman" w:cs="Times New Roman"/>
          <w:sz w:val="24"/>
          <w:szCs w:val="24"/>
          <w:lang w:val="en-US"/>
        </w:rPr>
        <w:t xml:space="preserve">can 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exist in </w:t>
      </w:r>
      <w:r w:rsidR="002E239B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gas phase 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boukas&lt;/Author&gt;&lt;Year&gt;2000&lt;/Year&gt;&lt;IDText&gt;Carboxylic acids in gas and particulate phase above the Atlantic Ocean&lt;/IDText&gt;&lt;DisplayText&gt;(Baboukas et al., 2000)&lt;/DisplayText&gt;&lt;record&gt;&lt;dates&gt;&lt;pub-dates&gt;&lt;date&gt;Jun&lt;/date&gt;&lt;/pub-dates&gt;&lt;year&gt;2000&lt;/year&gt;&lt;/dates&gt;&lt;urls&gt;&lt;related-urls&gt;&lt;url&gt;&amp;lt;Go to ISI&amp;gt;://WOS:000087736000010&lt;/url&gt;&lt;/related-urls&gt;&lt;/urls&gt;&lt;isbn&gt;2169-897X&lt;/isbn&gt;&lt;titles&gt;&lt;title&gt;Carboxylic acids in gas and particulate phase above the Atlantic Ocean&lt;/title&gt;&lt;secondary-title&gt;Journal of Geophysical Research-Atmospheres&lt;/secondary-title&gt;&lt;/titles&gt;&lt;pages&gt;14459-14471&lt;/pages&gt;&lt;number&gt;D11&lt;/number&gt;&lt;contributors&gt;&lt;authors&gt;&lt;author&gt;Baboukas, E. D.&lt;/author&gt;&lt;author&gt;Kanakidou, M.&lt;/author&gt;&lt;author&gt;Mihalopoulos, N.&lt;/author&gt;&lt;/authors&gt;&lt;/contributors&gt;&lt;added-date format="utc"&gt;1490270133&lt;/added-date&gt;&lt;ref-type name="Journal Article"&gt;17&lt;/ref-type&gt;&lt;rec-number&gt;918&lt;/rec-number&gt;&lt;last-updated-date format="utc"&gt;1490270133&lt;/last-updated-date&gt;&lt;accession-num&gt;WOS:000087736000010&lt;/accession-num&gt;&lt;electronic-resource-num&gt;10.1029/1999jd900977&lt;/electronic-resource-num&gt;&lt;volume&gt;105&lt;/volume&gt;&lt;/record&gt;&lt;/Cite&gt;&lt;/EndNote&gt;</w:instrTex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E32E7">
        <w:rPr>
          <w:rFonts w:ascii="Times New Roman" w:hAnsi="Times New Roman" w:cs="Times New Roman"/>
          <w:noProof/>
          <w:sz w:val="24"/>
          <w:szCs w:val="24"/>
          <w:lang w:val="en-US"/>
        </w:rPr>
        <w:t>(Baboukas et al., 2000)</w:t>
      </w:r>
      <w:r w:rsidR="00030E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155B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239B">
        <w:rPr>
          <w:rFonts w:ascii="Times New Roman" w:hAnsi="Times New Roman" w:cs="Times New Roman"/>
          <w:sz w:val="24"/>
          <w:szCs w:val="24"/>
          <w:lang w:val="en-US"/>
        </w:rPr>
        <w:t>but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 they should be adsorbed on</w:t>
      </w:r>
      <w:r w:rsidR="002E239B">
        <w:rPr>
          <w:rFonts w:ascii="Times New Roman" w:hAnsi="Times New Roman" w:cs="Times New Roman"/>
          <w:sz w:val="24"/>
          <w:szCs w:val="24"/>
          <w:lang w:val="en-US"/>
        </w:rPr>
        <w:t>to the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 snowpack su</w:t>
      </w:r>
      <w:r w:rsidR="002E239B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AE32E7">
        <w:rPr>
          <w:rFonts w:ascii="Times New Roman" w:hAnsi="Times New Roman" w:cs="Times New Roman"/>
          <w:sz w:val="24"/>
          <w:szCs w:val="24"/>
          <w:lang w:val="en-US"/>
        </w:rPr>
        <w:t xml:space="preserve">face more than C4 and C5 acids due to their polarity. </w:t>
      </w:r>
      <w:r w:rsidR="00E1490D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>he results in F</w:t>
      </w:r>
      <w:r w:rsidR="00E1490D" w:rsidRPr="00E1490D">
        <w:rPr>
          <w:rFonts w:ascii="Times New Roman" w:hAnsi="Times New Roman" w:cs="Times New Roman"/>
          <w:sz w:val="24"/>
          <w:szCs w:val="24"/>
          <w:lang w:val="en-US"/>
        </w:rPr>
        <w:t xml:space="preserve">igure 1 support absorption </w:t>
      </w:r>
      <w:r w:rsidR="00E1490D">
        <w:rPr>
          <w:rFonts w:ascii="Times New Roman" w:hAnsi="Times New Roman" w:cs="Times New Roman"/>
          <w:sz w:val="24"/>
          <w:szCs w:val="24"/>
          <w:lang w:val="en-US"/>
        </w:rPr>
        <w:t>on the snow surface</w:t>
      </w:r>
      <w:r w:rsidR="00E1490D" w:rsidRPr="00E1490D">
        <w:rPr>
          <w:rFonts w:ascii="Times New Roman" w:hAnsi="Times New Roman" w:cs="Times New Roman"/>
          <w:sz w:val="24"/>
          <w:szCs w:val="24"/>
          <w:lang w:val="en-US"/>
        </w:rPr>
        <w:t xml:space="preserve"> because C</w:t>
      </w:r>
      <w:r w:rsidR="00E1490D" w:rsidRPr="001E68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>-oxalic</w:t>
      </w:r>
      <w:r w:rsidR="00E1490D" w:rsidRPr="00E1490D">
        <w:rPr>
          <w:rFonts w:ascii="Times New Roman" w:hAnsi="Times New Roman" w:cs="Times New Roman"/>
          <w:sz w:val="24"/>
          <w:szCs w:val="24"/>
          <w:lang w:val="en-US"/>
        </w:rPr>
        <w:t xml:space="preserve"> and C</w:t>
      </w:r>
      <w:r w:rsidR="00E1490D" w:rsidRPr="001E6840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>-malonic</w:t>
      </w:r>
      <w:r w:rsidR="00E1490D" w:rsidRPr="00E1490D">
        <w:rPr>
          <w:rFonts w:ascii="Times New Roman" w:hAnsi="Times New Roman" w:cs="Times New Roman"/>
          <w:sz w:val="24"/>
          <w:szCs w:val="24"/>
          <w:lang w:val="en-US"/>
        </w:rPr>
        <w:t xml:space="preserve"> were the most abundant species in the snow </w:t>
      </w:r>
      <w:r w:rsidR="00E1490D">
        <w:rPr>
          <w:rFonts w:ascii="Times New Roman" w:hAnsi="Times New Roman" w:cs="Times New Roman"/>
          <w:sz w:val="24"/>
          <w:szCs w:val="24"/>
          <w:lang w:val="en-US"/>
        </w:rPr>
        <w:t>samples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. Deposition velocities of each CA should be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similar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 because they are mainly distributed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n the fine fraction </w:t>
      </w:r>
      <w:r w:rsidR="00515960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515960" w:rsidRPr="00907319">
        <w:rPr>
          <w:rFonts w:ascii="Times New Roman" w:hAnsi="Times New Roman" w:cs="Times New Roman"/>
          <w:sz w:val="24"/>
          <w:szCs w:val="24"/>
          <w:lang w:val="en-US"/>
        </w:rPr>
        <w:t>igure S4)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. Differences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 their sources and/or snow chemistry are other factors that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could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 influence the concentration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 of CA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515960">
        <w:rPr>
          <w:rFonts w:ascii="Times New Roman" w:hAnsi="Times New Roman" w:cs="Times New Roman"/>
          <w:sz w:val="24"/>
          <w:szCs w:val="24"/>
          <w:lang w:val="en-US"/>
        </w:rPr>
        <w:t xml:space="preserve"> the snow surface. </w:t>
      </w:r>
      <w:r w:rsidR="00E27C5D" w:rsidRPr="00907319">
        <w:rPr>
          <w:rFonts w:ascii="Times New Roman" w:hAnsi="Times New Roman" w:cs="Times New Roman"/>
          <w:sz w:val="24"/>
          <w:szCs w:val="24"/>
          <w:lang w:val="en-US"/>
        </w:rPr>
        <w:t>Since CA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27C5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re water soluble, they are strongly influenced by precipitation event</w:t>
      </w:r>
      <w:r w:rsidR="005829C8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27C5D" w:rsidRPr="00907319">
        <w:rPr>
          <w:rFonts w:ascii="Times New Roman" w:hAnsi="Times New Roman" w:cs="Times New Roman"/>
          <w:sz w:val="24"/>
          <w:szCs w:val="24"/>
          <w:lang w:val="en-US"/>
        </w:rPr>
        <w:t>. We can observe higher concentrations of these compounds during snowfall (10 January snow sample) and low dilution effect</w:t>
      </w:r>
      <w:r w:rsidR="005829C8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7C5D" w:rsidRPr="00907319">
        <w:rPr>
          <w:rFonts w:ascii="Times New Roman" w:hAnsi="Times New Roman" w:cs="Times New Roman"/>
          <w:sz w:val="24"/>
          <w:szCs w:val="24"/>
          <w:lang w:val="en-US"/>
        </w:rPr>
        <w:t>after that event (12-13 January samples) 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E27C5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). </w:t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ecause </w:t>
      </w:r>
      <w:r w:rsidR="00E7571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E7571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E7571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-oxalic acid is the </w:t>
      </w:r>
      <w:r w:rsidR="00CE023B" w:rsidRPr="00907319">
        <w:rPr>
          <w:rFonts w:ascii="Times New Roman" w:hAnsi="Times New Roman" w:cs="Times New Roman"/>
          <w:sz w:val="24"/>
          <w:szCs w:val="24"/>
          <w:lang w:val="en-US"/>
        </w:rPr>
        <w:t>end-</w:t>
      </w:r>
      <w:r w:rsidR="00E75719" w:rsidRPr="00907319">
        <w:rPr>
          <w:rFonts w:ascii="Times New Roman" w:hAnsi="Times New Roman" w:cs="Times New Roman"/>
          <w:sz w:val="24"/>
          <w:szCs w:val="24"/>
          <w:lang w:val="en-US"/>
        </w:rPr>
        <w:t>product of several photochemical reaction</w:t>
      </w:r>
      <w:r w:rsidR="00CE023B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C33E3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wamura&lt;/Author&gt;&lt;Year&gt;1996&lt;/Year&gt;&lt;IDText&gt;Source and reaction pathways of dicarboxylic acids, ketoacids and dicarbonyls in arctic aerosols: One year of observations&lt;/IDText&gt;&lt;DisplayText&gt;(Kawamura et al., 1996a)&lt;/DisplayText&gt;&lt;record&gt;&lt;dates&gt;&lt;pub-dates&gt;&lt;date&gt;May&lt;/date&gt;&lt;/pub-dates&gt;&lt;year&gt;1996&lt;/year&gt;&lt;/dates&gt;&lt;urls&gt;&lt;related-urls&gt;&lt;url&gt;&amp;lt;Go to ISI&amp;gt;://WOS:A1996UH17900019&lt;/url&gt;&lt;/related-urls&gt;&lt;/urls&gt;&lt;isbn&gt;1352-2310&lt;/isbn&gt;&lt;titles&gt;&lt;title&gt;Source and reaction pathways of dicarboxylic acids, ketoacids and dicarbonyls in arctic aerosols: One year of observations&lt;/title&gt;&lt;secondary-title&gt;Atmospheric Environment&lt;/secondary-title&gt;&lt;/titles&gt;&lt;pages&gt;1709-1722&lt;/pages&gt;&lt;number&gt;10-11&lt;/number&gt;&lt;contributors&gt;&lt;authors&gt;&lt;author&gt;Kawamura, K.&lt;/author&gt;&lt;author&gt;Kasukabe, H.&lt;/author&gt;&lt;author&gt;Barrie, L. A.&lt;/author&gt;&lt;/authors&gt;&lt;/contributors&gt;&lt;added-date format="utc"&gt;1442673624&lt;/added-date&gt;&lt;ref-type name="Journal Article"&gt;17&lt;/ref-type&gt;&lt;rec-number&gt;825&lt;/rec-number&gt;&lt;last-updated-date format="utc"&gt;1442673624&lt;/last-updated-date&gt;&lt;accession-num&gt;WOS:A1996UH17900019&lt;/accession-num&gt;&lt;electronic-resource-num&gt;10.1016/1352-2310(95)00395-9&lt;/electronic-resource-num&gt;&lt;volume&gt;30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C33E3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Kawamura et al., 1996a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it </w:t>
      </w:r>
      <w:r w:rsidR="00CE023B" w:rsidRPr="00907319">
        <w:rPr>
          <w:rFonts w:ascii="Times New Roman" w:hAnsi="Times New Roman" w:cs="Times New Roman"/>
          <w:sz w:val="24"/>
          <w:szCs w:val="24"/>
          <w:lang w:val="en-US"/>
        </w:rPr>
        <w:t>can be</w:t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cavenged by </w:t>
      </w:r>
      <w:r w:rsidR="00121809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ry and wet </w:t>
      </w:r>
      <w:r w:rsidR="00CE023B" w:rsidRPr="00907319">
        <w:rPr>
          <w:rFonts w:ascii="Times New Roman" w:hAnsi="Times New Roman" w:cs="Times New Roman"/>
          <w:sz w:val="24"/>
          <w:szCs w:val="24"/>
          <w:lang w:val="en-US"/>
        </w:rPr>
        <w:t>deposition,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as well a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be generated by photochemical processes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609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snow surface. </w:t>
      </w:r>
      <w:r w:rsidR="00121809">
        <w:rPr>
          <w:rFonts w:ascii="Times New Roman" w:hAnsi="Times New Roman" w:cs="Times New Roman"/>
          <w:sz w:val="24"/>
          <w:szCs w:val="24"/>
          <w:lang w:val="en-US"/>
        </w:rPr>
        <w:t>In fact, higher concentration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21809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121809" w:rsidRPr="00907319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121809"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21809" w:rsidRPr="00907319">
        <w:rPr>
          <w:rFonts w:ascii="Times New Roman" w:hAnsi="Times New Roman" w:cs="Times New Roman"/>
          <w:sz w:val="24"/>
          <w:szCs w:val="24"/>
          <w:lang w:val="en-US"/>
        </w:rPr>
        <w:t>-oxalic aci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082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121809">
        <w:rPr>
          <w:rFonts w:ascii="Times New Roman" w:hAnsi="Times New Roman" w:cs="Times New Roman"/>
          <w:sz w:val="24"/>
          <w:szCs w:val="24"/>
          <w:lang w:val="en-US"/>
        </w:rPr>
        <w:t xml:space="preserve"> found before snowfall in aged snow. </w:t>
      </w:r>
    </w:p>
    <w:p w:rsidR="008E609D" w:rsidRPr="00907319" w:rsidRDefault="00907F92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MS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such as glucose were the main sugars present in the atmosphere in the first period of sampling campaign, while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the concentration of sugar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alcohol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30445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uch as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nnitol and arabitol, increased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the Antarctic summer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progressed with increas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iological production. This atmospheric trend </w:t>
      </w:r>
      <w:r w:rsidR="000D389A" w:rsidRPr="00907319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 also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reflect</w:t>
      </w:r>
      <w:r w:rsidR="000D389A" w:rsidRPr="00907319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389A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n the snow composition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S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ere the most abundant species in the snow samples </w:t>
      </w:r>
      <w:r w:rsidR="00DF77C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during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the first period, while sugar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>alcohol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>were scavenged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 from the air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rom 27 December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 onwards</w:t>
      </w:r>
      <w:r w:rsidR="00ED67C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During snowfall, </w:t>
      </w:r>
      <w:r w:rsidR="00B24E3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nnitol was the main compound scavenged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4E3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surface snow, but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it </w:t>
      </w:r>
      <w:r w:rsidR="003B4C5F" w:rsidRPr="00907319">
        <w:rPr>
          <w:rFonts w:ascii="Times New Roman" w:hAnsi="Times New Roman" w:cs="Times New Roman"/>
          <w:sz w:val="24"/>
          <w:szCs w:val="24"/>
          <w:lang w:val="en-US"/>
        </w:rPr>
        <w:t>underwent considerable</w:t>
      </w:r>
      <w:r w:rsidR="00B24E3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ilution after </w:t>
      </w:r>
      <w:r w:rsidR="005A04B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24E3D" w:rsidRPr="00907319">
        <w:rPr>
          <w:rFonts w:ascii="Times New Roman" w:hAnsi="Times New Roman" w:cs="Times New Roman"/>
          <w:sz w:val="24"/>
          <w:szCs w:val="24"/>
          <w:lang w:val="en-US"/>
        </w:rPr>
        <w:t>snow event (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B24E3D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1). </w:t>
      </w:r>
    </w:p>
    <w:p w:rsidR="0098307C" w:rsidRDefault="0077362A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main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etected in aerosol and snow samples was glycine, the most stabl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of this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ompound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 clas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in the atmosphere 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cGregor&lt;/Author&gt;&lt;Year&gt;2001&lt;/Year&gt;&lt;IDText&gt;Chemistry of fog waters in California&amp;apos;s Central Valley: 2. Photochemical transformations of amino acids and alkyl amines&lt;/IDText&gt;&lt;DisplayText&gt;(McGregor and Anastasio, 2001)&lt;/DisplayText&gt;&lt;record&gt;&lt;dates&gt;&lt;pub-dates&gt;&lt;date&gt;2001&lt;/date&gt;&lt;/pub-dates&gt;&lt;year&gt;2001&lt;/year&gt;&lt;/dates&gt;&lt;urls&gt;&lt;related-urls&gt;&lt;url&gt;&amp;lt;Go to ISI&amp;gt;://WOS:000167204300009&lt;/url&gt;&lt;/related-urls&gt;&lt;/urls&gt;&lt;isbn&gt;1352-2310&lt;/isbn&gt;&lt;titles&gt;&lt;title&gt;Chemistry of fog waters in California&amp;apos;s Central Valley: 2. Photochemical transformations of amino acids and alkyl amines&lt;/title&gt;&lt;secondary-title&gt;Atmospheric Environment&lt;/secondary-title&gt;&lt;/titles&gt;&lt;pages&gt;1091-1104&lt;/pages&gt;&lt;number&gt;6&lt;/number&gt;&lt;contributors&gt;&lt;authors&gt;&lt;author&gt;McGregor, K. G.&lt;/author&gt;&lt;author&gt;Anastasio, C.&lt;/author&gt;&lt;/authors&gt;&lt;/contributors&gt;&lt;added-date format="utc"&gt;1386164557&lt;/added-date&gt;&lt;ref-type name="Journal Article"&gt;17&lt;/ref-type&gt;&lt;rec-number&gt;593&lt;/rec-number&gt;&lt;last-updated-date format="utc"&gt;1389688707&lt;/last-updated-date&gt;&lt;accession-num&gt;WOS:000167204300009&lt;/accession-num&gt;&lt;electronic-resource-num&gt;10.1016/s1352-2310(00)00282-x&lt;/electronic-resource-num&gt;&lt;volume&gt;35&lt;/volume&gt;&lt;/record&gt;&lt;/Cite&gt;&lt;/EndNote&gt;</w:instrTex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98307C" w:rsidRPr="00907319">
        <w:rPr>
          <w:rFonts w:ascii="Times New Roman" w:hAnsi="Times New Roman" w:cs="Times New Roman"/>
          <w:noProof/>
          <w:sz w:val="24"/>
          <w:szCs w:val="24"/>
          <w:lang w:val="en-US"/>
        </w:rPr>
        <w:t>(McGregor and Anastasio, 2001)</w:t>
      </w:r>
      <w:r w:rsidR="00030E5F"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An unclear correlation between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>snow and aerosol concentration of glycine is shown in Figure 1. The observation of a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ncreas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 xml:space="preserve">glycine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in aged snow was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comparable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ith a </w:t>
      </w:r>
      <w:r w:rsidR="00E52C36" w:rsidRPr="00907319">
        <w:rPr>
          <w:rFonts w:ascii="Times New Roman" w:hAnsi="Times New Roman" w:cs="Times New Roman"/>
          <w:sz w:val="24"/>
          <w:szCs w:val="24"/>
          <w:lang w:val="en-US"/>
        </w:rPr>
        <w:t>decreas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>aerosol concentration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: for example the decreas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 xml:space="preserve">aerosol samples between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>27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November -7 December seems to be associated with an increas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in the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 Gly concentration in 7 December snow sample (Figure 1, Figure S12) . Dry deposition seems to be a negligible factor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for the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 glycin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>n the snow because higher aerosol concentration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 of Gly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not matched to an increase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 snow concentration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172AB2">
        <w:rPr>
          <w:rFonts w:ascii="Times New Roman" w:hAnsi="Times New Roman" w:cs="Times New Roman"/>
          <w:sz w:val="24"/>
          <w:szCs w:val="24"/>
          <w:lang w:val="en-US"/>
        </w:rPr>
        <w:t xml:space="preserve"> this amino acid.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The g</w:t>
      </w:r>
      <w:r w:rsidR="00610758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lycine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</w:t>
      </w:r>
      <w:r w:rsidR="00E52C36">
        <w:rPr>
          <w:rFonts w:ascii="Times New Roman" w:hAnsi="Times New Roman" w:cs="Times New Roman"/>
          <w:sz w:val="24"/>
          <w:szCs w:val="24"/>
          <w:lang w:val="en-US"/>
        </w:rPr>
        <w:t>increased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fter snowfall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8-11 January)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probably due to consecutive degradation of biological material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083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 surface, as </w:t>
      </w:r>
      <w:r w:rsidR="00610758">
        <w:rPr>
          <w:rFonts w:ascii="Times New Roman" w:hAnsi="Times New Roman" w:cs="Times New Roman"/>
          <w:sz w:val="24"/>
          <w:szCs w:val="24"/>
          <w:lang w:val="en-US"/>
        </w:rPr>
        <w:t>see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>in the 12 January snow sample (</w:t>
      </w:r>
      <w:r w:rsidR="008103F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810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98307C" w:rsidRPr="00907319">
        <w:rPr>
          <w:rFonts w:ascii="Times New Roman" w:hAnsi="Times New Roman" w:cs="Times New Roman"/>
          <w:sz w:val="24"/>
          <w:szCs w:val="24"/>
          <w:lang w:val="en-US"/>
        </w:rPr>
        <w:t>1).</w:t>
      </w:r>
    </w:p>
    <w:p w:rsidR="0077362A" w:rsidRPr="00907319" w:rsidRDefault="00BD527E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0A25E3">
        <w:rPr>
          <w:rFonts w:ascii="Times New Roman" w:hAnsi="Times New Roman" w:cs="Times New Roman"/>
          <w:sz w:val="24"/>
          <w:szCs w:val="24"/>
          <w:lang w:val="en-US"/>
        </w:rPr>
        <w:t xml:space="preserve"> PC, </w:t>
      </w:r>
      <w:r w:rsidR="005B4CCE">
        <w:rPr>
          <w:rFonts w:ascii="Times New Roman" w:hAnsi="Times New Roman" w:cs="Times New Roman"/>
          <w:sz w:val="24"/>
          <w:szCs w:val="24"/>
          <w:lang w:val="en-US"/>
        </w:rPr>
        <w:t xml:space="preserve">VAH was the </w:t>
      </w:r>
      <w:r w:rsidR="008103F6">
        <w:rPr>
          <w:rFonts w:ascii="Times New Roman" w:hAnsi="Times New Roman" w:cs="Times New Roman"/>
          <w:sz w:val="24"/>
          <w:szCs w:val="24"/>
          <w:lang w:val="en-US"/>
        </w:rPr>
        <w:t>dominant species in</w:t>
      </w:r>
      <w:r w:rsidR="005B4CCE">
        <w:rPr>
          <w:rFonts w:ascii="Times New Roman" w:hAnsi="Times New Roman" w:cs="Times New Roman"/>
          <w:sz w:val="24"/>
          <w:szCs w:val="24"/>
          <w:lang w:val="en-US"/>
        </w:rPr>
        <w:t xml:space="preserve"> the aerosol samples while its oxidation product, VA, was significantly present in aged snow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8103F6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8103F6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gure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>1). During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nowfall, high concentrations of </w:t>
      </w:r>
      <w:r w:rsidR="00664159" w:rsidRPr="00907319">
        <w:rPr>
          <w:rFonts w:ascii="Times New Roman" w:hAnsi="Times New Roman" w:cs="Times New Roman"/>
          <w:sz w:val="24"/>
          <w:szCs w:val="24"/>
          <w:lang w:val="en-US"/>
        </w:rPr>
        <w:t>VAH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ere observ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long with other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PC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30A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>
        <w:rPr>
          <w:rFonts w:ascii="Times New Roman" w:hAnsi="Times New Roman" w:cs="Times New Roman"/>
          <w:sz w:val="24"/>
          <w:szCs w:val="24"/>
          <w:lang w:val="en-US"/>
        </w:rPr>
        <w:t>larg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>decreas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these compounds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oun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ver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103F6">
        <w:rPr>
          <w:rFonts w:ascii="Times New Roman" w:hAnsi="Times New Roman" w:cs="Times New Roman"/>
          <w:sz w:val="24"/>
          <w:szCs w:val="24"/>
          <w:lang w:val="en-US"/>
        </w:rPr>
        <w:t>subsequen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ampling days. This behavior </w:t>
      </w:r>
      <w:r>
        <w:rPr>
          <w:rFonts w:ascii="Times New Roman" w:hAnsi="Times New Roman" w:cs="Times New Roman"/>
          <w:sz w:val="24"/>
          <w:szCs w:val="24"/>
          <w:lang w:val="en-US"/>
        </w:rPr>
        <w:t>coul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e due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a dilution effect and </w:t>
      </w:r>
      <w:r w:rsidR="00DD3251"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semi-volatil</w:t>
      </w:r>
      <w:r>
        <w:rPr>
          <w:rFonts w:ascii="Times New Roman" w:hAnsi="Times New Roman" w:cs="Times New Roman"/>
          <w:sz w:val="24"/>
          <w:szCs w:val="24"/>
          <w:lang w:val="en-US"/>
        </w:rPr>
        <w:t>ity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which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fluence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the re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>partition of these compounds</w:t>
      </w:r>
      <w:r w:rsidR="00230A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etween snow 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C53E79" w:rsidRPr="00907319">
        <w:rPr>
          <w:rFonts w:ascii="Times New Roman" w:hAnsi="Times New Roman" w:cs="Times New Roman"/>
          <w:sz w:val="24"/>
          <w:szCs w:val="24"/>
          <w:lang w:val="en-US"/>
        </w:rPr>
        <w:t>atmosphere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After snowfall VA and SyA, </w:t>
      </w:r>
      <w:r>
        <w:rPr>
          <w:rFonts w:ascii="Times New Roman" w:hAnsi="Times New Roman" w:cs="Times New Roman"/>
          <w:sz w:val="24"/>
          <w:szCs w:val="24"/>
          <w:lang w:val="en-US"/>
        </w:rPr>
        <w:t>the oxidized form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of VAH and SyAH, were the </w:t>
      </w:r>
      <w:r>
        <w:rPr>
          <w:rFonts w:ascii="Times New Roman" w:hAnsi="Times New Roman" w:cs="Times New Roman"/>
          <w:sz w:val="24"/>
          <w:szCs w:val="24"/>
          <w:lang w:val="en-US"/>
        </w:rPr>
        <w:t>ma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0F64">
        <w:rPr>
          <w:rFonts w:ascii="Times New Roman" w:hAnsi="Times New Roman" w:cs="Times New Roman"/>
          <w:sz w:val="24"/>
          <w:szCs w:val="24"/>
          <w:lang w:val="en-US"/>
        </w:rPr>
        <w:t>PC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present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326E63" w:rsidRPr="00907319" w:rsidRDefault="00326E63" w:rsidP="00326E63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5. Conclusion</w:t>
      </w:r>
    </w:p>
    <w:p w:rsidR="00326E63" w:rsidRPr="00907319" w:rsidRDefault="0056024B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Ionic </w:t>
      </w:r>
      <w:r w:rsidR="008103F6">
        <w:rPr>
          <w:rFonts w:ascii="Times New Roman" w:hAnsi="Times New Roman" w:cs="Times New Roman"/>
          <w:sz w:val="24"/>
          <w:szCs w:val="24"/>
          <w:lang w:val="en-US"/>
        </w:rPr>
        <w:t>specie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95676" w:rsidRPr="00907319">
        <w:rPr>
          <w:rFonts w:ascii="Times New Roman" w:hAnsi="Times New Roman" w:cs="Times New Roman"/>
          <w:sz w:val="24"/>
          <w:szCs w:val="24"/>
          <w:lang w:val="en-US"/>
        </w:rPr>
        <w:t>C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sugars,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detected in aerosol and surface snow samples collected at the coastal Italian base in Antarctica from November 2014 to January 2015.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D927F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haracterization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water-soluble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mpounds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in the a</w:t>
      </w:r>
      <w:r w:rsidR="00D927F4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rosol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 xml:space="preserve">showed that they accounted for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bout 66% of the PM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0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mass concentration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. From thi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wo predominant sources were identified: 1) sea salt input, characterized by high concentrations Na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Mg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+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, Cl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SO</w:t>
      </w:r>
      <w:r w:rsidRPr="0090731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90731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-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; 2) biogenic input, suggested by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 xml:space="preserve">the presence of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rganic compounds, such as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sugars 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This study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on the WSOC</w:t>
      </w:r>
      <w:r w:rsidR="00E1490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erosol composition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was aimed a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27F4" w:rsidRPr="00907319">
        <w:rPr>
          <w:rFonts w:ascii="Times New Roman" w:hAnsi="Times New Roman" w:cs="Times New Roman"/>
          <w:sz w:val="24"/>
          <w:szCs w:val="24"/>
          <w:lang w:val="en-US"/>
        </w:rPr>
        <w:t>improv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understanding 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sugars and </w:t>
      </w:r>
      <w:r w:rsidR="00ED7C14" w:rsidRPr="00907319">
        <w:rPr>
          <w:rFonts w:ascii="Times New Roman" w:hAnsi="Times New Roman" w:cs="Times New Roman"/>
          <w:sz w:val="24"/>
          <w:szCs w:val="24"/>
          <w:lang w:val="en-US"/>
        </w:rPr>
        <w:t>PC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tarctic aerosol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a topic that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remains </w:t>
      </w:r>
      <w:r w:rsidR="00D927F4">
        <w:rPr>
          <w:rFonts w:ascii="Times New Roman" w:hAnsi="Times New Roman" w:cs="Times New Roman"/>
          <w:sz w:val="24"/>
          <w:szCs w:val="24"/>
          <w:lang w:val="en-US"/>
        </w:rPr>
        <w:t>poorly studied</w:t>
      </w:r>
      <w:r w:rsidR="00A0045A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E37C57" w:rsidRPr="00907319" w:rsidRDefault="00D927F4" w:rsidP="00326E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information </w:t>
      </w:r>
      <w:r>
        <w:rPr>
          <w:rFonts w:ascii="Times New Roman" w:hAnsi="Times New Roman" w:cs="Times New Roman"/>
          <w:sz w:val="24"/>
          <w:szCs w:val="24"/>
          <w:lang w:val="en-US"/>
        </w:rPr>
        <w:t>was combined with the study of WSOC in</w:t>
      </w:r>
      <w:r w:rsidR="00230A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surface snow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>
        <w:rPr>
          <w:rFonts w:ascii="Times New Roman" w:hAnsi="Times New Roman" w:cs="Times New Roman"/>
          <w:sz w:val="24"/>
          <w:szCs w:val="24"/>
          <w:lang w:val="en-US"/>
        </w:rPr>
        <w:t>is the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irst </w:t>
      </w:r>
      <w:r>
        <w:rPr>
          <w:rFonts w:ascii="Times New Roman" w:hAnsi="Times New Roman" w:cs="Times New Roman"/>
          <w:sz w:val="24"/>
          <w:szCs w:val="24"/>
          <w:lang w:val="en-US"/>
        </w:rPr>
        <w:t>to quantify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nd sugars in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this matrix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. Ions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 tha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inly distributed </w:t>
      </w:r>
      <w:r w:rsidR="00CD271D" w:rsidRPr="0090731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n the coarse fraction of atmospheric aerosol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also the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ost abundant compounds in snow samples, suggesting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the main air-snow transfer proces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>was dry deposition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. The composition of sugars in the snow reflected their aerosol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 composition.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A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C75E5" w:rsidRPr="00907319">
        <w:rPr>
          <w:rFonts w:ascii="Times New Roman" w:hAnsi="Times New Roman" w:cs="Times New Roman"/>
          <w:sz w:val="24"/>
          <w:szCs w:val="24"/>
          <w:lang w:val="en-US"/>
        </w:rPr>
        <w:t>increase 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of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lcohol sugars,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that are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tracers of fungal spores in the atmosphere</w:t>
      </w:r>
      <w:r w:rsidR="008C75E5" w:rsidRPr="0090731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as also found in surface snow, suggesting that </w:t>
      </w:r>
      <w:r w:rsidR="00510FE3"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y could also b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markers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this source</w:t>
      </w:r>
      <w:r w:rsidR="005B4CCE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="00EB1C7C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>climatic stud</w:t>
      </w:r>
      <w:r w:rsidR="00EB1C7C" w:rsidRPr="00907319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B456A1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were an important component of surface snow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but in addition to aerosol input,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 xml:space="preserve">another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possible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source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could be the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decomposition of biological material </w:t>
      </w:r>
      <w:r w:rsidR="00510FE3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>the surface, as demonstrated by high concentration</w:t>
      </w:r>
      <w:r w:rsidR="00EB1C7C" w:rsidRPr="0090731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="00A80369" w:rsidRPr="00907319">
        <w:rPr>
          <w:rFonts w:ascii="Times New Roman" w:hAnsi="Times New Roman" w:cs="Times New Roman"/>
          <w:sz w:val="24"/>
          <w:szCs w:val="24"/>
          <w:lang w:val="en-US"/>
        </w:rPr>
        <w:t>AA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after snowfall.</w:t>
      </w:r>
    </w:p>
    <w:p w:rsidR="00B456A1" w:rsidRPr="00907319" w:rsidRDefault="00510FE3" w:rsidP="00214C1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nvestigation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concentrations of </w:t>
      </w:r>
      <w:r w:rsidR="00AA46A9" w:rsidRPr="00907319">
        <w:rPr>
          <w:rFonts w:ascii="Times New Roman" w:hAnsi="Times New Roman" w:cs="Times New Roman"/>
          <w:sz w:val="24"/>
          <w:szCs w:val="24"/>
          <w:lang w:val="en-US"/>
        </w:rPr>
        <w:t>water-soluble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compounds </w:t>
      </w:r>
      <w:r w:rsidR="00AC3630">
        <w:rPr>
          <w:rFonts w:ascii="Times New Roman" w:hAnsi="Times New Roman" w:cs="Times New Roman"/>
          <w:sz w:val="24"/>
          <w:szCs w:val="24"/>
          <w:lang w:val="en-US"/>
        </w:rPr>
        <w:t>in aerosol sampl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Antarctica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s hampered by their low concentrations, meaning aerosol has to b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sampl</w:t>
      </w:r>
      <w:r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for 10 days </w:t>
      </w:r>
      <w:r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>obtain concentrations above th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>detection limits</w:t>
      </w:r>
      <w:r>
        <w:rPr>
          <w:rFonts w:ascii="Times New Roman" w:hAnsi="Times New Roman" w:cs="Times New Roman"/>
          <w:sz w:val="24"/>
          <w:szCs w:val="24"/>
          <w:lang w:val="en-US"/>
        </w:rPr>
        <w:t>. Thi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ramatically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reduc</w:t>
      </w:r>
      <w:r>
        <w:rPr>
          <w:rFonts w:ascii="Times New Roman" w:hAnsi="Times New Roman" w:cs="Times New Roman"/>
          <w:sz w:val="24"/>
          <w:szCs w:val="24"/>
          <w:lang w:val="en-US"/>
        </w:rPr>
        <w:t>e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>the temporal resolu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any study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>For this reason, f</w:t>
      </w:r>
      <w:r w:rsidR="00E37C57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urther studies </w:t>
      </w:r>
      <w:r>
        <w:rPr>
          <w:rFonts w:ascii="Times New Roman" w:hAnsi="Times New Roman" w:cs="Times New Roman"/>
          <w:sz w:val="24"/>
          <w:szCs w:val="24"/>
          <w:lang w:val="en-US"/>
        </w:rPr>
        <w:t>over</w:t>
      </w:r>
      <w:r w:rsidR="00EC30C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subsequen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Antarctic expeditions </w:t>
      </w:r>
      <w:r>
        <w:rPr>
          <w:rFonts w:ascii="Times New Roman" w:hAnsi="Times New Roman" w:cs="Times New Roman"/>
          <w:sz w:val="24"/>
          <w:szCs w:val="24"/>
          <w:lang w:val="en-US"/>
        </w:rPr>
        <w:t>will b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essential to improve the sample numbers </w:t>
      </w:r>
      <w:r>
        <w:rPr>
          <w:rFonts w:ascii="Times New Roman" w:hAnsi="Times New Roman" w:cs="Times New Roman"/>
          <w:sz w:val="24"/>
          <w:szCs w:val="24"/>
          <w:lang w:val="en-US"/>
        </w:rPr>
        <w:t>so we can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fully understand the applicability of these compounds </w:t>
      </w:r>
      <w:r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the study of ice cores for </w:t>
      </w:r>
      <w:r>
        <w:rPr>
          <w:rFonts w:ascii="Times New Roman" w:hAnsi="Times New Roman" w:cs="Times New Roman"/>
          <w:sz w:val="24"/>
          <w:szCs w:val="24"/>
          <w:lang w:val="en-US"/>
        </w:rPr>
        <w:t>paleo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>climatic investigation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14C10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FC2639" w:rsidRPr="00907319" w:rsidRDefault="00FC2639" w:rsidP="005C32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>Acknowledg</w:t>
      </w:r>
      <w:r w:rsidR="00916548" w:rsidRPr="00907319">
        <w:rPr>
          <w:rFonts w:ascii="Times New Roman" w:hAnsi="Times New Roman" w:cs="Times New Roman"/>
          <w:b/>
          <w:sz w:val="24"/>
          <w:szCs w:val="24"/>
          <w:lang w:val="en-US"/>
        </w:rPr>
        <w:t>ments</w:t>
      </w:r>
    </w:p>
    <w:p w:rsidR="00FC2639" w:rsidRPr="00907319" w:rsidRDefault="00FC2639" w:rsidP="008103F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lastRenderedPageBreak/>
        <w:t>Data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formatio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local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eteorology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were obtain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from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perational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Meteorological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frastructur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NEA-UTA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5B4CCE" w:rsidRPr="005B4CCE">
        <w:rPr>
          <w:rFonts w:ascii="Times New Roman" w:hAnsi="Times New Roman" w:cs="Times New Roman"/>
          <w:sz w:val="24"/>
          <w:szCs w:val="24"/>
          <w:lang w:val="en-US"/>
        </w:rPr>
        <w:t>www.enea.uta.i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rough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“Meteo-Climatological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bservatory”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NRA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884ED7" w:rsidRPr="00907319">
        <w:rPr>
          <w:rFonts w:ascii="Times New Roman" w:hAnsi="Times New Roman" w:cs="Times New Roman"/>
          <w:sz w:val="24"/>
          <w:szCs w:val="24"/>
          <w:lang w:val="en-US"/>
        </w:rPr>
        <w:t>www.climantartide.it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1E6840" w:rsidRDefault="00884ED7" w:rsidP="001E684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work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was financially supporte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talia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"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rogramma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azional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di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Ricerch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tartid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"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PNRA)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rough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project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(PdR2013/AZ3.04)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“Air-snow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xchange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relationship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race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element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5B4CCE">
        <w:rPr>
          <w:rFonts w:ascii="Times New Roman" w:hAnsi="Times New Roman" w:cs="Times New Roman"/>
          <w:sz w:val="24"/>
          <w:szCs w:val="24"/>
          <w:lang w:val="en-US"/>
        </w:rPr>
        <w:t xml:space="preserve"> organic c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mpound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climatic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interest”.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The research wa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also supported by the National Research Council of Italy (Consiglio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Nazionale delle Ricerche, CNR). The authors also acknowledge Elga</w:t>
      </w:r>
      <w:r w:rsidR="004030E9">
        <w:rPr>
          <w:rFonts w:ascii="Times New Roman" w:hAnsi="Times New Roman" w:cs="Times New Roman"/>
          <w:sz w:val="24"/>
          <w:szCs w:val="24"/>
          <w:lang w:val="en-US"/>
        </w:rPr>
        <w:t xml:space="preserve"> Lab Water</w:t>
      </w:r>
      <w:bookmarkStart w:id="1" w:name="_GoBack"/>
      <w:bookmarkEnd w:id="1"/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 (High Wycombe,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UK) for providing </w:t>
      </w:r>
      <w:r w:rsidR="004030E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ultrapure water</w:t>
      </w:r>
      <w:r w:rsidR="004030E9">
        <w:rPr>
          <w:rFonts w:ascii="Times New Roman" w:hAnsi="Times New Roman" w:cs="Times New Roman"/>
          <w:sz w:val="24"/>
          <w:szCs w:val="24"/>
          <w:lang w:val="en-US"/>
        </w:rPr>
        <w:t xml:space="preserve"> systems</w:t>
      </w:r>
      <w:r w:rsidRPr="0090731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>In conclusion we would like to thank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Dr. Silvia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 xml:space="preserve"> Illuminati (Polytechnic University of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 xml:space="preserve">Marche e Ancona, Italy) 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>her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 xml:space="preserve"> help and cooperation during the sampling activities</w:t>
      </w:r>
      <w:r w:rsidR="001E68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6840" w:rsidRPr="001E6840">
        <w:rPr>
          <w:rFonts w:ascii="Times New Roman" w:hAnsi="Times New Roman" w:cs="Times New Roman"/>
          <w:sz w:val="24"/>
          <w:szCs w:val="24"/>
          <w:lang w:val="en-US"/>
        </w:rPr>
        <w:t xml:space="preserve">in Antarctica. </w:t>
      </w:r>
    </w:p>
    <w:p w:rsidR="001E6840" w:rsidRDefault="001E6840" w:rsidP="008103F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326E63" w:rsidRPr="00907319" w:rsidRDefault="00326E63" w:rsidP="008103F6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:rsidR="00901E72" w:rsidRPr="00930904" w:rsidRDefault="00E7372C" w:rsidP="005C32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7372C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References</w:t>
      </w:r>
    </w:p>
    <w:p w:rsidR="008A07AD" w:rsidRPr="00240A50" w:rsidRDefault="00030E5F" w:rsidP="008A07AD">
      <w:pPr>
        <w:pStyle w:val="EndNoteBibliography"/>
        <w:spacing w:after="480"/>
        <w:rPr>
          <w:lang w:val="en-US"/>
        </w:rPr>
      </w:pPr>
      <w:r w:rsidRPr="00907319">
        <w:rPr>
          <w:sz w:val="24"/>
          <w:szCs w:val="24"/>
          <w:lang w:val="en-US"/>
        </w:rPr>
        <w:fldChar w:fldCharType="begin"/>
      </w:r>
      <w:r w:rsidR="00036D4D" w:rsidRPr="00036D4D">
        <w:rPr>
          <w:sz w:val="24"/>
          <w:szCs w:val="24"/>
          <w:lang w:val="en-US"/>
        </w:rPr>
        <w:instrText xml:space="preserve"> ADDIN EN.REFLIST </w:instrText>
      </w:r>
      <w:r w:rsidRPr="00907319">
        <w:rPr>
          <w:sz w:val="24"/>
          <w:szCs w:val="24"/>
          <w:lang w:val="en-US"/>
        </w:rPr>
        <w:fldChar w:fldCharType="separate"/>
      </w:r>
      <w:r w:rsidR="00036D4D" w:rsidRPr="00036D4D">
        <w:rPr>
          <w:lang w:val="en-US"/>
        </w:rPr>
        <w:t>Baboukas, E.D., Kanakidou, M., Mihalopoulos, N., 2000. Carboxylic acids in gas and particulate phase above the Atlantic Ocean. Journal of Geophysical Research-Atmospheres 105, 14459-14471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Barbaro, E., Kirchgeorg, T., Zangrando, R., Vecchiato, M., Piazza, R., Barbante, C., Garnbaro, A., 2015a. Sugars in Antarctic aerosol. Atmospheric Environment 118, 135-144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Barbaro, E., Padoan, S., Kirchgeorg, T., Zangrando, R., Toscano, G., Barbante, C., Gambaro, A., 2016a. Particle size distribution of inorganic and organic ions in coastal and inland Antarctic aerosol. Environmental Science and Pollution Research submitted.</w:t>
      </w:r>
    </w:p>
    <w:p w:rsidR="008A07AD" w:rsidRPr="008A07AD" w:rsidRDefault="00036D4D" w:rsidP="008A07AD">
      <w:pPr>
        <w:pStyle w:val="EndNoteBibliography"/>
        <w:spacing w:after="480"/>
      </w:pPr>
      <w:r w:rsidRPr="00036D4D">
        <w:rPr>
          <w:lang w:val="en-US"/>
        </w:rPr>
        <w:t xml:space="preserve">Barbaro, E., Padoan, S., Kirchgeorg, T., Zangrando, R., Toscano, G., Barbante, C., Gambaro, A., 2016b. Particle size distribution of inorganic and organic ions in coastal and inland Antarctic aerosol. </w:t>
      </w:r>
      <w:r w:rsidR="008A07AD" w:rsidRPr="008A07AD">
        <w:t>Environmental science and pollution research international.</w:t>
      </w:r>
    </w:p>
    <w:p w:rsidR="008A07AD" w:rsidRPr="008A07AD" w:rsidRDefault="008A07AD" w:rsidP="008A07AD">
      <w:pPr>
        <w:pStyle w:val="EndNoteBibliography"/>
        <w:spacing w:after="480"/>
      </w:pPr>
      <w:r w:rsidRPr="008A07AD">
        <w:t xml:space="preserve">Barbaro, E., Zangrando, R., Kirchgeorg, T., Bazzano, A., Illuminati, S., Annibaldi, A., Rella, S., Truzzi, C., Grotti, M., Ceccarini, A., Malitesta, C., Scarponi, G., Gambaro, A., 2016c. </w:t>
      </w:r>
      <w:r w:rsidR="00036D4D" w:rsidRPr="00036D4D">
        <w:rPr>
          <w:lang w:val="en-US"/>
        </w:rPr>
        <w:t xml:space="preserve">An integrated study of the chemical composition of Antarctic aerosol to investigate natural and anthropogenic sources. </w:t>
      </w:r>
      <w:r w:rsidRPr="008A07AD">
        <w:t>Environmental Chemistry, -.</w:t>
      </w:r>
    </w:p>
    <w:p w:rsidR="008A07AD" w:rsidRPr="00240A50" w:rsidRDefault="008A07AD" w:rsidP="008A07AD">
      <w:pPr>
        <w:pStyle w:val="EndNoteBibliography"/>
        <w:spacing w:after="480"/>
        <w:rPr>
          <w:lang w:val="en-US"/>
        </w:rPr>
      </w:pPr>
      <w:r w:rsidRPr="008A07AD">
        <w:t xml:space="preserve">Barbaro, E., Zangrando, R., Vecchiato, M., Piazza, R., Cairns, W.R.L., Capodaglio, G., Barbante, C., Gambaro, A., 2015b. </w:t>
      </w:r>
      <w:r w:rsidR="00036D4D" w:rsidRPr="00036D4D">
        <w:rPr>
          <w:lang w:val="en-US"/>
        </w:rPr>
        <w:t>Free amino acids in Antarctic aerosol: potential markers for the evolution and fate of marine aerosol. Atmospheric Chemistry and Physics 15, 5457-546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Barbaro, E., Zangrando, R., Vecchiato, M., Turetta, C., Barbante, C., Gambaro, A., 2014. D- and L-amino acids in Antarctic lakes: assessment of a very sensitive HPLC-MS method. Analytical and bioanalytical chemistry 406, 5259-527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Bauer, H., Claeys, M., Vermeylen, R., Schueller, E., Weinke, G., Berger, A., Puxbaum, H., 2008. Arabitol and mannitol as tracers for the quantification of airborne fungal spores. Atmospheric Environment 42, 588-593.</w:t>
      </w:r>
    </w:p>
    <w:p w:rsidR="008A07AD" w:rsidRPr="008A07AD" w:rsidRDefault="00036D4D" w:rsidP="008A07AD">
      <w:pPr>
        <w:pStyle w:val="EndNoteBibliography"/>
        <w:spacing w:after="480"/>
      </w:pPr>
      <w:r w:rsidRPr="00036D4D">
        <w:rPr>
          <w:lang w:val="en-US"/>
        </w:rPr>
        <w:t xml:space="preserve">Facchini, M.C., Rinaldi, M., Decesari, S., Carbone, C., Finessi, E., Mircea, M., Fuzzi, S., Ceburnis, D., Flanagan, R., Nilsson, E.D., de Leeuw, G., Martino, M., Woeltjen, J., O'Dowd, C.D., 2008. Primary submicron marine aerosol dominated by insoluble organic colloids and aggregates. </w:t>
      </w:r>
      <w:r w:rsidR="008A07AD" w:rsidRPr="008A07AD">
        <w:t>Geophysical Research Letters 35.</w:t>
      </w:r>
    </w:p>
    <w:p w:rsidR="008A07AD" w:rsidRPr="00240A50" w:rsidRDefault="008A07AD" w:rsidP="008A07AD">
      <w:pPr>
        <w:pStyle w:val="EndNoteBibliography"/>
        <w:spacing w:after="480"/>
        <w:rPr>
          <w:lang w:val="en-US"/>
        </w:rPr>
      </w:pPr>
      <w:r w:rsidRPr="008A07AD">
        <w:t xml:space="preserve">Fattori, I., Becagli, S., Bellandi, S., Castellano, E., Innocenti, M., Mannini, A., Severi, M., Vitale, V., Udisti, R., 2005. </w:t>
      </w:r>
      <w:r w:rsidR="00036D4D" w:rsidRPr="00036D4D">
        <w:rPr>
          <w:lang w:val="en-US"/>
        </w:rPr>
        <w:t>Chemical composition and physical features of summer aerosol at Terra Nova Bay and Dome C, Antarctica. Journal of Environmental Monitoring 7, 1265-1274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Fu, P., Kawamura, K., Usukura, K., Miura, K., 2013. Dicarboxylic acids, ketocarboxylic acids and glyoxal in the marine aerosols collected during a round-the-world cruise. Marine Chemistry 148, 22-32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Fu, P.Q., Kawamura, K., Pavuluri, C.M., Swaminathan, T., Chen, J., 2010. Molecular characterization of urban organic aerosol in tropical India: contributions of primary emissions and secondary photooxidation. Atmospheric Chemistry and Physics 10, 2663-268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lastRenderedPageBreak/>
        <w:t>Graham, B., Mayol-Bracero, O.L., Guyon, P., Roberts, G.C., Decesari, S., Facchini, M.C., Artaxo, P., Maenhaut, W., Koll, P., Andreae, M.O., 2002. Water-soluble organic compounds in biomass burning aerosols over Amazonia - 1. Characterization by NMR and GC-MS. Journal of Geophysical Research-Atmospheres 107.</w:t>
      </w:r>
    </w:p>
    <w:p w:rsidR="008A07AD" w:rsidRPr="00240A50" w:rsidRDefault="008A07AD" w:rsidP="008A07AD">
      <w:pPr>
        <w:pStyle w:val="EndNoteBibliography"/>
        <w:spacing w:after="480"/>
        <w:rPr>
          <w:lang w:val="en-US"/>
        </w:rPr>
      </w:pPr>
      <w:r w:rsidRPr="008A07AD">
        <w:t xml:space="preserve">Hillamo, R., Allegrini, I., Sparapani, R., Kerminen, V.M., 1998. </w:t>
      </w:r>
      <w:r w:rsidR="00036D4D" w:rsidRPr="00036D4D">
        <w:rPr>
          <w:lang w:val="en-US"/>
        </w:rPr>
        <w:t>Mass size distributions and precursor gas concentrations of major inorganic ions in Antarctic aerosol. International Journal of Environmental Analytical Chemistry 71, 353-372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Illuminati, S., Bau, S., Annibaldi, A., Mantini, C., Libani, G., Truzzi, C., Scarponi, G., 2016. Evolution of size-segregated aerosol mass concentration during the Antarctic summer at Northern Foothills, Victoria Land. Atmospheric Environment 125, Part A, 212-221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Jickells, T.D., Kelly, S.D., Baker, A.R., Biswas, K., Dennis, P.F., Spokes, L.J., Witt, M., Yeatman, S.G., 2003. Isotopic evidence for a marine ammonia source. Geophysical Research Letters 3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Johnson, M.T., Bell, T.G., 2008. Coupling between dimethylsulfide emissions and the ocean-atmosphere exchange of ammonia. Environmental Chemistry 5, 259-267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Jourdain, B., Legrand, M., 2002. Year-round records of bulk and size-segregated aerosol composition and HCl and HNO3 levels in the Dumont d'Urville (coastal Antarctica) atmosphere: Implications for sea-salt aerosol fractionation in the winter and summer. Journal of Geophysical Research-Atmospheres 107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aspari, S., Dixon, D.A., Sneed, S.B., Handley, M.J., 2005. Sources and transport pathways of marine aerosol species into West Antarctica. Annals of Glaciology, Vol 41 2005 41, 1-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awamura, K., Ikushima, K., 1993. SEASONAL-CHANGES IN THE DISTRIBUTION OF DICARBOXYLIC-ACIDS IN THE URBAN ATMOSPHERE. Environmental Science &amp; Technology 27, 2227-2235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awamura, K., Kasukabe, H., Barrie, L.A., 1996a. Source and reaction pathways of dicarboxylic acids, ketoacids and dicarbonyls in arctic aerosols: One year of observations. Atmospheric Environment 30, 1709-1722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awamura, K., Sakaguchi, F., 1999. Molecular distributions of water soluble dicarboxylic acids in marine aerosols over the Pacific Ocean including tropics. Journal of Geophysical Research-Atmospheres 104, 3501-350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awamura, K., Semere, R., Imai, Y., Fujii, Y., Hayashi, M., 1996b. Water soluble dicarboxylic acids and related compounds in Antarctic aerosols. Journal of Geophysical Research-Atmospheres 101, 18721-18728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eene, W.C., Maring, H., Maben, J.R., Kieber, D.J., Pszenny, A.A.P., Dahl, E.E., Izaguirre, M.A., Davis, A.J., Long, M.S., Zhou, X., Smoydzin, L., Sander, R., 2007. Chemical and physical characteristics of nascent aerosols produced by bursting bubbles at a model air-sea interface. Journal of Geophysical Research-Atmospheres 112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reutz, K.J., Mayewski, P.A., 1999. Spatial variability of Antarctic surface snow glaciochemistry: implications for palaeoatmospheric circulation reconstructions. Antarctic Science 11, 105-118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Kuo, L.J., Louchouarn, P., Herbert, B.E., 2011. Influence of combustion conditions on yields of solvent-extractable anhydrosugars and lignin phenols in chars: Implications for characterizations of biomass combustion residues. Chemosphere 85, 797-805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lastRenderedPageBreak/>
        <w:t>Leck, C., Gao, Q., Rad, F.M., Nilsson, U., 2013. Size-resolved atmospheric particulate polysaccharides in the high summer Arctic. Atmospheric Chemistry and Physics 13, 12573-12588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McGregor, K.G., Anastasio, C., 2001. Chemistry of fog waters in California's Central Valley: 2. Photochemical transformations of amino acids and alkyl amines. Atmospheric Environment 35, 1091-1104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Medeiros, P.M., Conte, M.H., Weber, J.C., Simoneit, B.R.T., 2006. Sugars as source indicators of biogenic organic carbon in aerosols collected above the Howland Experimental Forest, Maine. Atmospheric Environment 40, 1694-1705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Minikin, A., Legrand, M., Hall, J., Wagenbach, D., Kleefeld, C., Wolff, E., Pasteur, E.C., Ducroz, F., 1998. Sulfur-containing species (sulfate and methanesulfonate) in coastal Antarctic aerosol and precipitation. Journal of Geophysical Research-Atmospheres 103, 10975-1099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Modini, R.L., Harris, B., Ristovski, Z.D., 2010. The organic fraction of bubble-generated, accumulation mode Sea Spray Aerosol (SSA). Atmospheric Chemistry and Physics 10, 2867-2877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Narukawa, M., Kawamura, K., Li, S.M., Bottenheim, J.W., 2002. Dicarboxylic acids in the Arctic aerosols and snowpacks collected during ALERT 2000. Atmospheric Environment 36, 2491-249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O'Dowd, C.D., De Leeuw, G., 2007. Marine aerosol production: a review of the current knowledge. Philosophical Transactions of the Royal Society a-Mathematical Physical and Engineering Sciences 365, 1753-1774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O'Dowd, C.D., Facchini, M.C., Cavalli, F., Ceburnis, D., Mircea, M., Decesari, S., Fuzzi, S., Yoon, Y.J., Putaud, J.P., 2004. Biogenically driven organic contribution to marine aerosol. Nature 431, 676-68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Sempere, R., Kawamura, K., 2003. Trans-hemispheric contribution of C-2-C-10 alpha, omega-dicarboxylic acids, and related polar compounds to water-soluble organic carbon in the western Pacific aerosols in relation to photochemical oxidation reactions. Global Biogeochemical Cycles 17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Simoneit, B.R.T., 2002. Biomass burning - A review of organic tracers for smoke from incomplete combustion. Applied Geochemistry 17, 129-162.</w:t>
      </w:r>
    </w:p>
    <w:p w:rsidR="008A07AD" w:rsidRPr="008A07AD" w:rsidRDefault="00036D4D" w:rsidP="008A07AD">
      <w:pPr>
        <w:pStyle w:val="EndNoteBibliography"/>
        <w:spacing w:after="480"/>
      </w:pPr>
      <w:r w:rsidRPr="00036D4D">
        <w:rPr>
          <w:lang w:val="en-US"/>
        </w:rPr>
        <w:t xml:space="preserve">Simoneit, B.R.T., Elias, V.O., 2001. Detecting organic tracers from biomass burning in the atmosphere. </w:t>
      </w:r>
      <w:r w:rsidR="008A07AD" w:rsidRPr="008A07AD">
        <w:t>Marine Pollution Bulletin 42, 805-810.</w:t>
      </w:r>
    </w:p>
    <w:p w:rsidR="008A07AD" w:rsidRPr="008A07AD" w:rsidRDefault="008A07AD" w:rsidP="008A07AD">
      <w:pPr>
        <w:pStyle w:val="EndNoteBibliography"/>
        <w:spacing w:after="480"/>
      </w:pPr>
      <w:r w:rsidRPr="008A07AD">
        <w:t xml:space="preserve">Udisti, R., Becagli, S., Benassai, S., Castellano, E., Fattori, I., Innocenti, M., Migliori, A., Traversi, R., 2004. </w:t>
      </w:r>
      <w:r w:rsidR="00036D4D" w:rsidRPr="00036D4D">
        <w:rPr>
          <w:lang w:val="en-US"/>
        </w:rPr>
        <w:t xml:space="preserve">Atmosphere-snow interaction by a comparison between aerosol and uppermost snow-layers composition at Dome C, East Antarctica. </w:t>
      </w:r>
      <w:r w:rsidRPr="008A07AD">
        <w:t>Annals of Glaciology, Vol 39, 2004 39, 53-61.</w:t>
      </w:r>
    </w:p>
    <w:p w:rsidR="008A07AD" w:rsidRPr="00240A50" w:rsidRDefault="008A07AD" w:rsidP="008A07AD">
      <w:pPr>
        <w:pStyle w:val="EndNoteBibliography"/>
        <w:spacing w:after="480"/>
        <w:rPr>
          <w:lang w:val="en-US"/>
        </w:rPr>
      </w:pPr>
      <w:r w:rsidRPr="008A07AD">
        <w:t xml:space="preserve">Udisti, R., Dayan, U., Becagli, S., Busetto, M., Frosini, D., Legrand, M., Lucarelli, F., Preunkert, S., Severi, M., Traversi, R., Vitale, V., 2012. </w:t>
      </w:r>
      <w:r w:rsidR="00036D4D" w:rsidRPr="00036D4D">
        <w:rPr>
          <w:lang w:val="en-US"/>
        </w:rPr>
        <w:t>Sea spray aerosol in central Antarctica. Present atmospheric behaviour and implications for paleoclimatic reconstructions. Atmospheric Environment 52, 109-12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Ward, T.J., Hamilton, R.F., Dixon, R.W., Paulsen, M., Simpson, C.D., 2006. Characterization and evaluation of smoke tracers in PM: Results from the 2003 Montana wildfire season. Atmospheric Environment 40, 7005-7017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lastRenderedPageBreak/>
        <w:t>Ward, T.J., Palmer, C.P., Bergauff, M., Jayanty, R.K.M., Noonan, C.W., 2011. Organic/elemental carbon and woodsmoke tracer concentrations following a community wide woodstove changeout program. Atmospheric Environment 45, 5554-556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Wolff, E.W., Hall, J.S., Mulvaney, R., Pasteur, E.C., Wagenbach, D., Legrand, M., 1998. Relationship between chemistry of air, fresh snow and firn cores for aerosol species in coastal Antarctica. Journal of Geophysical Research-Atmospheres 103, 11057-1107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Wolff, E.W., Rankin, A.M., Rothlisberger, R., 2003. An ice core indicator of Antarctic sea ice production? Geophysical Research Letters 30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Xu, G., Gao, Y., Lin, Q., Li, W., Chen, L., 2013. Characteristics of water-soluble inorganic and organic ions in aerosols over the Southern Ocean and coastal East Antarctica during austral summer. Journal of Geophysical Research-Atmospheres 118, 13303-13318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Yttri, K.E., Dye, C., Kiss, G., 2007. Ambient aerosol concentrations of sugars and sugar-alcohols at four different sites in Norway. Atmospheric Chemistry and Physics 7, 4267-4279.</w:t>
      </w:r>
    </w:p>
    <w:p w:rsidR="008A07AD" w:rsidRPr="00240A50" w:rsidRDefault="00036D4D" w:rsidP="008A07AD">
      <w:pPr>
        <w:pStyle w:val="EndNoteBibliography"/>
        <w:spacing w:after="480"/>
        <w:rPr>
          <w:lang w:val="en-US"/>
        </w:rPr>
      </w:pPr>
      <w:r w:rsidRPr="00036D4D">
        <w:rPr>
          <w:lang w:val="en-US"/>
        </w:rPr>
        <w:t>Zangrando, R., Barbaro, E., Vecchiato, M., Kehrwald, N.M., Barbante, C., Gambaro, A., 2016. Levoglucosan and phenols in marine, coastal and inland Antarctic aerosols. Science of Total Environment 544, 606-616.</w:t>
      </w:r>
    </w:p>
    <w:p w:rsidR="008A07AD" w:rsidRPr="00240A50" w:rsidRDefault="00036D4D" w:rsidP="008A07AD">
      <w:pPr>
        <w:pStyle w:val="EndNoteBibliography"/>
        <w:rPr>
          <w:lang w:val="en-US"/>
        </w:rPr>
      </w:pPr>
      <w:r w:rsidRPr="00036D4D">
        <w:rPr>
          <w:lang w:val="en-US"/>
        </w:rPr>
        <w:t>Zangrando, R., Barbaro, E., Zennaro, P., Rossi, S., Kehrwald, N.M., Gabrieli, J., Barbante, C., Gambaro, A., 2013. Molecular Markers of Biomass Burning in Arctic Aerosols. Environmental Science &amp; Technology 47, 8565-8574.</w:t>
      </w:r>
    </w:p>
    <w:p w:rsidR="004078D5" w:rsidRPr="00907319" w:rsidRDefault="00030E5F" w:rsidP="00326E6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078D5" w:rsidRPr="0090731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38215F" w:rsidRPr="00907319" w:rsidRDefault="007B59C1" w:rsidP="005C32A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>
            <wp:extent cx="4842211" cy="8428008"/>
            <wp:effectExtent l="19050" t="0" r="0" b="0"/>
            <wp:docPr id="2" name="Immagine 1" descr="C:\Documents and Settings\utente\Impostazioni locali\Temporary Internet Files\Content.Word\figur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utente\Impostazioni locali\Temporary Internet Files\Content.Word\figure1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4162" cy="843140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078D5" w:rsidRPr="00907319" w:rsidRDefault="004078D5" w:rsidP="005C32A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07319">
        <w:rPr>
          <w:rFonts w:ascii="Times New Roman" w:hAnsi="Times New Roman" w:cs="Times New Roman"/>
          <w:b/>
          <w:sz w:val="24"/>
          <w:szCs w:val="24"/>
          <w:lang w:val="en-US"/>
        </w:rPr>
        <w:t>Figure 1.</w:t>
      </w:r>
      <w:r w:rsidR="00326E63" w:rsidRPr="00907319">
        <w:rPr>
          <w:rFonts w:ascii="Times New Roman" w:hAnsi="Times New Roman" w:cs="Times New Roman"/>
          <w:sz w:val="24"/>
          <w:szCs w:val="24"/>
          <w:lang w:val="en-US"/>
        </w:rPr>
        <w:t xml:space="preserve">Concentration trends of each class of compounds investigated in aerosol samples (PM) and snow samples. CA: carboxylic acids; AA: amino acids; PC: phenolic compounds. </w:t>
      </w:r>
    </w:p>
    <w:sectPr w:rsidR="004078D5" w:rsidRPr="00907319" w:rsidSect="000C6AC4">
      <w:footerReference w:type="default" r:id="rId9"/>
      <w:pgSz w:w="11906" w:h="16838"/>
      <w:pgMar w:top="1417" w:right="1134" w:bottom="1134" w:left="1134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B12D842" w15:done="0"/>
  <w15:commentEx w15:paraId="176220C1" w15:done="0"/>
  <w15:commentEx w15:paraId="7B42CB33" w15:done="0"/>
  <w15:commentEx w15:paraId="4C1FB0FC" w15:done="0"/>
  <w15:commentEx w15:paraId="35AF19D6" w15:done="0"/>
  <w15:commentEx w15:paraId="69386A0E" w15:done="0"/>
  <w15:commentEx w15:paraId="7DF1C1BA" w15:done="0"/>
  <w15:commentEx w15:paraId="6C6382C8" w15:done="0"/>
  <w15:commentEx w15:paraId="2FC08928" w15:done="0"/>
  <w15:commentEx w15:paraId="6CEB54A6" w15:done="0"/>
  <w15:commentEx w15:paraId="6ECC1BA9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B59C1" w:rsidRDefault="007B59C1" w:rsidP="008F3385">
      <w:pPr>
        <w:spacing w:after="0" w:line="240" w:lineRule="auto"/>
      </w:pPr>
      <w:r>
        <w:separator/>
      </w:r>
    </w:p>
  </w:endnote>
  <w:endnote w:type="continuationSeparator" w:id="1">
    <w:p w:rsidR="007B59C1" w:rsidRDefault="007B59C1" w:rsidP="008F338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="Times New Roman" w:hAnsi="Times New Roman" w:cs="Times New Roman"/>
      </w:rPr>
      <w:id w:val="4404860"/>
      <w:docPartObj>
        <w:docPartGallery w:val="Page Numbers (Bottom of Page)"/>
        <w:docPartUnique/>
      </w:docPartObj>
    </w:sdtPr>
    <w:sdtContent>
      <w:p w:rsidR="00821A5D" w:rsidRPr="008F3385" w:rsidRDefault="00030E5F">
        <w:pPr>
          <w:pStyle w:val="Pidipagina"/>
          <w:jc w:val="right"/>
          <w:rPr>
            <w:rFonts w:ascii="Times New Roman" w:hAnsi="Times New Roman" w:cs="Times New Roman"/>
          </w:rPr>
        </w:pPr>
        <w:r w:rsidRPr="008F3385">
          <w:rPr>
            <w:rFonts w:ascii="Times New Roman" w:hAnsi="Times New Roman" w:cs="Times New Roman"/>
          </w:rPr>
          <w:fldChar w:fldCharType="begin"/>
        </w:r>
        <w:r w:rsidR="00821A5D" w:rsidRPr="008F3385">
          <w:rPr>
            <w:rFonts w:ascii="Times New Roman" w:hAnsi="Times New Roman" w:cs="Times New Roman"/>
          </w:rPr>
          <w:instrText xml:space="preserve"> PAGE   \* MERGEFORMAT </w:instrText>
        </w:r>
        <w:r w:rsidRPr="008F3385">
          <w:rPr>
            <w:rFonts w:ascii="Times New Roman" w:hAnsi="Times New Roman" w:cs="Times New Roman"/>
          </w:rPr>
          <w:fldChar w:fldCharType="separate"/>
        </w:r>
        <w:r w:rsidR="002261E4">
          <w:rPr>
            <w:rFonts w:ascii="Times New Roman" w:hAnsi="Times New Roman" w:cs="Times New Roman"/>
            <w:noProof/>
          </w:rPr>
          <w:t>2</w:t>
        </w:r>
        <w:r w:rsidRPr="008F3385">
          <w:rPr>
            <w:rFonts w:ascii="Times New Roman" w:hAnsi="Times New Roman" w:cs="Times New Roman"/>
          </w:rPr>
          <w:fldChar w:fldCharType="end"/>
        </w:r>
      </w:p>
    </w:sdtContent>
  </w:sdt>
  <w:p w:rsidR="00821A5D" w:rsidRDefault="00821A5D">
    <w:pPr>
      <w:pStyle w:val="Pidipa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B59C1" w:rsidRDefault="007B59C1" w:rsidP="008F3385">
      <w:pPr>
        <w:spacing w:after="0" w:line="240" w:lineRule="auto"/>
      </w:pPr>
      <w:r>
        <w:separator/>
      </w:r>
    </w:p>
  </w:footnote>
  <w:footnote w:type="continuationSeparator" w:id="1">
    <w:p w:rsidR="007B59C1" w:rsidRDefault="007B59C1" w:rsidP="008F338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295236E"/>
    <w:multiLevelType w:val="hybridMultilevel"/>
    <w:tmpl w:val="C540C93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5E32998"/>
    <w:multiLevelType w:val="hybridMultilevel"/>
    <w:tmpl w:val="D39EE032"/>
    <w:lvl w:ilvl="0" w:tplc="041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Warren Cairns">
    <w15:presenceInfo w15:providerId="Windows Live" w15:userId="3b496c020e10d933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trackRevisions/>
  <w:defaultTabStop w:val="708"/>
  <w:hyphenationZone w:val="283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emosphe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3&lt;/SpaceAfter&gt;&lt;/ENLayout&gt;"/>
    <w:docVar w:name="EN.Libraries" w:val="&lt;Libraries&gt;&lt;/Libraries&gt;"/>
  </w:docVars>
  <w:rsids>
    <w:rsidRoot w:val="006E623B"/>
    <w:rsid w:val="00006112"/>
    <w:rsid w:val="00010090"/>
    <w:rsid w:val="00012F1D"/>
    <w:rsid w:val="00016AEC"/>
    <w:rsid w:val="00021200"/>
    <w:rsid w:val="00030E5F"/>
    <w:rsid w:val="00036D4D"/>
    <w:rsid w:val="00037F4B"/>
    <w:rsid w:val="0004118E"/>
    <w:rsid w:val="00043B07"/>
    <w:rsid w:val="00046D3E"/>
    <w:rsid w:val="00047061"/>
    <w:rsid w:val="00063EB7"/>
    <w:rsid w:val="000724C5"/>
    <w:rsid w:val="0007264F"/>
    <w:rsid w:val="0009243F"/>
    <w:rsid w:val="00097C33"/>
    <w:rsid w:val="000A25E3"/>
    <w:rsid w:val="000B7044"/>
    <w:rsid w:val="000C36DD"/>
    <w:rsid w:val="000C6AC4"/>
    <w:rsid w:val="000C712C"/>
    <w:rsid w:val="000D2FAA"/>
    <w:rsid w:val="000D389A"/>
    <w:rsid w:val="000F5B38"/>
    <w:rsid w:val="000F6468"/>
    <w:rsid w:val="00104D04"/>
    <w:rsid w:val="00112D2A"/>
    <w:rsid w:val="00120344"/>
    <w:rsid w:val="00121809"/>
    <w:rsid w:val="00122F94"/>
    <w:rsid w:val="00126D58"/>
    <w:rsid w:val="0013784A"/>
    <w:rsid w:val="0015108C"/>
    <w:rsid w:val="0015132E"/>
    <w:rsid w:val="00172AB2"/>
    <w:rsid w:val="00180F6A"/>
    <w:rsid w:val="00185EC4"/>
    <w:rsid w:val="0019721D"/>
    <w:rsid w:val="001A1307"/>
    <w:rsid w:val="001A307B"/>
    <w:rsid w:val="001A699C"/>
    <w:rsid w:val="001D394F"/>
    <w:rsid w:val="001D6CDA"/>
    <w:rsid w:val="001E3856"/>
    <w:rsid w:val="001E6840"/>
    <w:rsid w:val="001F63AD"/>
    <w:rsid w:val="001F6E64"/>
    <w:rsid w:val="002079CE"/>
    <w:rsid w:val="00213B8E"/>
    <w:rsid w:val="00214C10"/>
    <w:rsid w:val="002261E4"/>
    <w:rsid w:val="00230AAA"/>
    <w:rsid w:val="0023723C"/>
    <w:rsid w:val="00237B0F"/>
    <w:rsid w:val="00240A50"/>
    <w:rsid w:val="00246DEF"/>
    <w:rsid w:val="002523D6"/>
    <w:rsid w:val="00256148"/>
    <w:rsid w:val="002814E4"/>
    <w:rsid w:val="00285150"/>
    <w:rsid w:val="00290A89"/>
    <w:rsid w:val="0029280D"/>
    <w:rsid w:val="00295676"/>
    <w:rsid w:val="00297A15"/>
    <w:rsid w:val="002A0380"/>
    <w:rsid w:val="002B30D5"/>
    <w:rsid w:val="002C761D"/>
    <w:rsid w:val="002D43C9"/>
    <w:rsid w:val="002E239B"/>
    <w:rsid w:val="002E29CE"/>
    <w:rsid w:val="002E41CE"/>
    <w:rsid w:val="002E4920"/>
    <w:rsid w:val="002F19FB"/>
    <w:rsid w:val="002F2489"/>
    <w:rsid w:val="002F6B13"/>
    <w:rsid w:val="002F70EA"/>
    <w:rsid w:val="002F7B31"/>
    <w:rsid w:val="003021B4"/>
    <w:rsid w:val="00302EB4"/>
    <w:rsid w:val="00304483"/>
    <w:rsid w:val="003074CE"/>
    <w:rsid w:val="003258E6"/>
    <w:rsid w:val="00326E63"/>
    <w:rsid w:val="00334A67"/>
    <w:rsid w:val="00335D8C"/>
    <w:rsid w:val="00344367"/>
    <w:rsid w:val="00352C27"/>
    <w:rsid w:val="00367FB1"/>
    <w:rsid w:val="00375EE4"/>
    <w:rsid w:val="00377B1E"/>
    <w:rsid w:val="00380D3B"/>
    <w:rsid w:val="0038215F"/>
    <w:rsid w:val="003936FD"/>
    <w:rsid w:val="003A6082"/>
    <w:rsid w:val="003B4C5F"/>
    <w:rsid w:val="003B52EE"/>
    <w:rsid w:val="003C0961"/>
    <w:rsid w:val="003C6C16"/>
    <w:rsid w:val="003D1E56"/>
    <w:rsid w:val="003D2775"/>
    <w:rsid w:val="003D46E3"/>
    <w:rsid w:val="003E4E67"/>
    <w:rsid w:val="004003A7"/>
    <w:rsid w:val="004030E9"/>
    <w:rsid w:val="0040726A"/>
    <w:rsid w:val="004078D5"/>
    <w:rsid w:val="004157DD"/>
    <w:rsid w:val="0041584F"/>
    <w:rsid w:val="00417AD5"/>
    <w:rsid w:val="004262F3"/>
    <w:rsid w:val="004264AB"/>
    <w:rsid w:val="00430853"/>
    <w:rsid w:val="00444DAB"/>
    <w:rsid w:val="004457AA"/>
    <w:rsid w:val="00447735"/>
    <w:rsid w:val="0046286E"/>
    <w:rsid w:val="00470783"/>
    <w:rsid w:val="00473D2C"/>
    <w:rsid w:val="004762C5"/>
    <w:rsid w:val="00484E82"/>
    <w:rsid w:val="00490EC8"/>
    <w:rsid w:val="00491571"/>
    <w:rsid w:val="004963D4"/>
    <w:rsid w:val="004A6402"/>
    <w:rsid w:val="004B7166"/>
    <w:rsid w:val="004C4F86"/>
    <w:rsid w:val="004D34B4"/>
    <w:rsid w:val="004D354F"/>
    <w:rsid w:val="004D6A3F"/>
    <w:rsid w:val="004E2A89"/>
    <w:rsid w:val="00510FE3"/>
    <w:rsid w:val="00515960"/>
    <w:rsid w:val="00516D2E"/>
    <w:rsid w:val="00526473"/>
    <w:rsid w:val="005275AA"/>
    <w:rsid w:val="00530445"/>
    <w:rsid w:val="0053632C"/>
    <w:rsid w:val="0056024B"/>
    <w:rsid w:val="00570EAB"/>
    <w:rsid w:val="00576F80"/>
    <w:rsid w:val="00580701"/>
    <w:rsid w:val="00581EF3"/>
    <w:rsid w:val="005829C8"/>
    <w:rsid w:val="005A04BA"/>
    <w:rsid w:val="005B2D76"/>
    <w:rsid w:val="005B4CCE"/>
    <w:rsid w:val="005C32A4"/>
    <w:rsid w:val="005D03B5"/>
    <w:rsid w:val="005D0ACF"/>
    <w:rsid w:val="005D0BF7"/>
    <w:rsid w:val="005D21AC"/>
    <w:rsid w:val="005E2805"/>
    <w:rsid w:val="005E5F21"/>
    <w:rsid w:val="005F149E"/>
    <w:rsid w:val="005F7F4B"/>
    <w:rsid w:val="0060687A"/>
    <w:rsid w:val="00610758"/>
    <w:rsid w:val="006145AD"/>
    <w:rsid w:val="00616147"/>
    <w:rsid w:val="006237AE"/>
    <w:rsid w:val="00624537"/>
    <w:rsid w:val="00646ACD"/>
    <w:rsid w:val="00662319"/>
    <w:rsid w:val="00664159"/>
    <w:rsid w:val="0066496F"/>
    <w:rsid w:val="006734D9"/>
    <w:rsid w:val="006841A0"/>
    <w:rsid w:val="0069509A"/>
    <w:rsid w:val="006A23F1"/>
    <w:rsid w:val="006C00C9"/>
    <w:rsid w:val="006C7DA4"/>
    <w:rsid w:val="006D0966"/>
    <w:rsid w:val="006D25EB"/>
    <w:rsid w:val="006E4B71"/>
    <w:rsid w:val="006E623B"/>
    <w:rsid w:val="006E7875"/>
    <w:rsid w:val="006F2DEC"/>
    <w:rsid w:val="006F6D19"/>
    <w:rsid w:val="00702030"/>
    <w:rsid w:val="0071489A"/>
    <w:rsid w:val="00716586"/>
    <w:rsid w:val="00717D5D"/>
    <w:rsid w:val="00721D06"/>
    <w:rsid w:val="00721FE4"/>
    <w:rsid w:val="00725361"/>
    <w:rsid w:val="00725D32"/>
    <w:rsid w:val="00731312"/>
    <w:rsid w:val="007444DD"/>
    <w:rsid w:val="00772CDA"/>
    <w:rsid w:val="0077362A"/>
    <w:rsid w:val="007842BC"/>
    <w:rsid w:val="007A2E15"/>
    <w:rsid w:val="007A7B66"/>
    <w:rsid w:val="007B0C32"/>
    <w:rsid w:val="007B4E80"/>
    <w:rsid w:val="007B59C1"/>
    <w:rsid w:val="007C6572"/>
    <w:rsid w:val="007D32D8"/>
    <w:rsid w:val="007D4398"/>
    <w:rsid w:val="007E630B"/>
    <w:rsid w:val="008010E5"/>
    <w:rsid w:val="008018C5"/>
    <w:rsid w:val="00802444"/>
    <w:rsid w:val="00802CDF"/>
    <w:rsid w:val="008103F6"/>
    <w:rsid w:val="00812055"/>
    <w:rsid w:val="008163D4"/>
    <w:rsid w:val="0082061B"/>
    <w:rsid w:val="00821A5D"/>
    <w:rsid w:val="0082387C"/>
    <w:rsid w:val="008324F3"/>
    <w:rsid w:val="00832ED4"/>
    <w:rsid w:val="00846FB8"/>
    <w:rsid w:val="008515E5"/>
    <w:rsid w:val="00874B79"/>
    <w:rsid w:val="008839A4"/>
    <w:rsid w:val="008847F7"/>
    <w:rsid w:val="00884ED7"/>
    <w:rsid w:val="00893483"/>
    <w:rsid w:val="00893B06"/>
    <w:rsid w:val="00894870"/>
    <w:rsid w:val="008956FD"/>
    <w:rsid w:val="008A01D7"/>
    <w:rsid w:val="008A07AD"/>
    <w:rsid w:val="008B2C85"/>
    <w:rsid w:val="008B686D"/>
    <w:rsid w:val="008C75E5"/>
    <w:rsid w:val="008C761A"/>
    <w:rsid w:val="008D7011"/>
    <w:rsid w:val="008E609D"/>
    <w:rsid w:val="008F3385"/>
    <w:rsid w:val="00900837"/>
    <w:rsid w:val="00901E72"/>
    <w:rsid w:val="00907319"/>
    <w:rsid w:val="00907F92"/>
    <w:rsid w:val="00911496"/>
    <w:rsid w:val="00916548"/>
    <w:rsid w:val="009221AF"/>
    <w:rsid w:val="0092461A"/>
    <w:rsid w:val="00930904"/>
    <w:rsid w:val="00946D79"/>
    <w:rsid w:val="0095189C"/>
    <w:rsid w:val="00952C1D"/>
    <w:rsid w:val="009550A9"/>
    <w:rsid w:val="009558C2"/>
    <w:rsid w:val="00955BFE"/>
    <w:rsid w:val="009628E6"/>
    <w:rsid w:val="00970752"/>
    <w:rsid w:val="009729B0"/>
    <w:rsid w:val="00974314"/>
    <w:rsid w:val="00982136"/>
    <w:rsid w:val="0098307C"/>
    <w:rsid w:val="009854B5"/>
    <w:rsid w:val="00986673"/>
    <w:rsid w:val="009A34EE"/>
    <w:rsid w:val="009B6120"/>
    <w:rsid w:val="009D0BAB"/>
    <w:rsid w:val="009D2E88"/>
    <w:rsid w:val="009D507B"/>
    <w:rsid w:val="009D6DC6"/>
    <w:rsid w:val="009D7E25"/>
    <w:rsid w:val="00A0045A"/>
    <w:rsid w:val="00A012A4"/>
    <w:rsid w:val="00A155B4"/>
    <w:rsid w:val="00A226F6"/>
    <w:rsid w:val="00A22FA4"/>
    <w:rsid w:val="00A42C8D"/>
    <w:rsid w:val="00A45F40"/>
    <w:rsid w:val="00A475FF"/>
    <w:rsid w:val="00A50A71"/>
    <w:rsid w:val="00A525AC"/>
    <w:rsid w:val="00A64CC7"/>
    <w:rsid w:val="00A80369"/>
    <w:rsid w:val="00A87C25"/>
    <w:rsid w:val="00A94DC9"/>
    <w:rsid w:val="00AA25A7"/>
    <w:rsid w:val="00AA28D2"/>
    <w:rsid w:val="00AA46A9"/>
    <w:rsid w:val="00AA4DC4"/>
    <w:rsid w:val="00AB1A05"/>
    <w:rsid w:val="00AC3630"/>
    <w:rsid w:val="00AD6E1E"/>
    <w:rsid w:val="00AE1AE8"/>
    <w:rsid w:val="00AE32E7"/>
    <w:rsid w:val="00AF0940"/>
    <w:rsid w:val="00AF0A9D"/>
    <w:rsid w:val="00AF3098"/>
    <w:rsid w:val="00AF3257"/>
    <w:rsid w:val="00B00FB3"/>
    <w:rsid w:val="00B24E3D"/>
    <w:rsid w:val="00B456A1"/>
    <w:rsid w:val="00B47C5D"/>
    <w:rsid w:val="00B51AB3"/>
    <w:rsid w:val="00B55D15"/>
    <w:rsid w:val="00B76C12"/>
    <w:rsid w:val="00B866F9"/>
    <w:rsid w:val="00B87F89"/>
    <w:rsid w:val="00B92A33"/>
    <w:rsid w:val="00B973F2"/>
    <w:rsid w:val="00BA16C8"/>
    <w:rsid w:val="00BB60FB"/>
    <w:rsid w:val="00BB66CF"/>
    <w:rsid w:val="00BC283F"/>
    <w:rsid w:val="00BC4B1C"/>
    <w:rsid w:val="00BD208F"/>
    <w:rsid w:val="00BD2670"/>
    <w:rsid w:val="00BD527E"/>
    <w:rsid w:val="00BD64A0"/>
    <w:rsid w:val="00BD6E54"/>
    <w:rsid w:val="00C20DD1"/>
    <w:rsid w:val="00C22675"/>
    <w:rsid w:val="00C318BD"/>
    <w:rsid w:val="00C328B7"/>
    <w:rsid w:val="00C3355D"/>
    <w:rsid w:val="00C41258"/>
    <w:rsid w:val="00C4208E"/>
    <w:rsid w:val="00C45928"/>
    <w:rsid w:val="00C47731"/>
    <w:rsid w:val="00C53E79"/>
    <w:rsid w:val="00C556DB"/>
    <w:rsid w:val="00C76522"/>
    <w:rsid w:val="00C81094"/>
    <w:rsid w:val="00C92F06"/>
    <w:rsid w:val="00C968C8"/>
    <w:rsid w:val="00CB1BC8"/>
    <w:rsid w:val="00CB73FB"/>
    <w:rsid w:val="00CC1259"/>
    <w:rsid w:val="00CC2BD5"/>
    <w:rsid w:val="00CC7D3E"/>
    <w:rsid w:val="00CD271D"/>
    <w:rsid w:val="00CE023B"/>
    <w:rsid w:val="00CE0E51"/>
    <w:rsid w:val="00CF378B"/>
    <w:rsid w:val="00D03DD7"/>
    <w:rsid w:val="00D07BAD"/>
    <w:rsid w:val="00D12A61"/>
    <w:rsid w:val="00D12F6F"/>
    <w:rsid w:val="00D22886"/>
    <w:rsid w:val="00D23BA8"/>
    <w:rsid w:val="00D252C9"/>
    <w:rsid w:val="00D37183"/>
    <w:rsid w:val="00D4268F"/>
    <w:rsid w:val="00D46061"/>
    <w:rsid w:val="00D55EEE"/>
    <w:rsid w:val="00D5726B"/>
    <w:rsid w:val="00D63D14"/>
    <w:rsid w:val="00D64A10"/>
    <w:rsid w:val="00D72FD1"/>
    <w:rsid w:val="00D86C9F"/>
    <w:rsid w:val="00D927F4"/>
    <w:rsid w:val="00DB4CAF"/>
    <w:rsid w:val="00DB7E22"/>
    <w:rsid w:val="00DC2A55"/>
    <w:rsid w:val="00DC33E3"/>
    <w:rsid w:val="00DC4CBB"/>
    <w:rsid w:val="00DD00C3"/>
    <w:rsid w:val="00DD3251"/>
    <w:rsid w:val="00DD476E"/>
    <w:rsid w:val="00DD48F8"/>
    <w:rsid w:val="00DE1B35"/>
    <w:rsid w:val="00DF27B0"/>
    <w:rsid w:val="00DF2DB2"/>
    <w:rsid w:val="00DF77C6"/>
    <w:rsid w:val="00E05C5E"/>
    <w:rsid w:val="00E14747"/>
    <w:rsid w:val="00E1490D"/>
    <w:rsid w:val="00E17C7F"/>
    <w:rsid w:val="00E23CAA"/>
    <w:rsid w:val="00E2477B"/>
    <w:rsid w:val="00E25647"/>
    <w:rsid w:val="00E27C5D"/>
    <w:rsid w:val="00E34BCE"/>
    <w:rsid w:val="00E351D4"/>
    <w:rsid w:val="00E37C57"/>
    <w:rsid w:val="00E52C36"/>
    <w:rsid w:val="00E56596"/>
    <w:rsid w:val="00E632DB"/>
    <w:rsid w:val="00E71E9E"/>
    <w:rsid w:val="00E7372C"/>
    <w:rsid w:val="00E74141"/>
    <w:rsid w:val="00E74B66"/>
    <w:rsid w:val="00E75719"/>
    <w:rsid w:val="00E80CD0"/>
    <w:rsid w:val="00E815C0"/>
    <w:rsid w:val="00E83DEC"/>
    <w:rsid w:val="00E90299"/>
    <w:rsid w:val="00EA4AD8"/>
    <w:rsid w:val="00EB1C7C"/>
    <w:rsid w:val="00EC30C6"/>
    <w:rsid w:val="00EC49D0"/>
    <w:rsid w:val="00EC7038"/>
    <w:rsid w:val="00ED368F"/>
    <w:rsid w:val="00ED67CC"/>
    <w:rsid w:val="00ED7C14"/>
    <w:rsid w:val="00EF33F6"/>
    <w:rsid w:val="00F043A2"/>
    <w:rsid w:val="00F108C1"/>
    <w:rsid w:val="00F12AEF"/>
    <w:rsid w:val="00F151A1"/>
    <w:rsid w:val="00F33A7D"/>
    <w:rsid w:val="00F40D4C"/>
    <w:rsid w:val="00F40F64"/>
    <w:rsid w:val="00F443B6"/>
    <w:rsid w:val="00F52AE9"/>
    <w:rsid w:val="00F630F2"/>
    <w:rsid w:val="00F63588"/>
    <w:rsid w:val="00F67763"/>
    <w:rsid w:val="00F7057C"/>
    <w:rsid w:val="00F71A77"/>
    <w:rsid w:val="00F75DF8"/>
    <w:rsid w:val="00F760A3"/>
    <w:rsid w:val="00F81893"/>
    <w:rsid w:val="00F922A4"/>
    <w:rsid w:val="00F92A32"/>
    <w:rsid w:val="00FA155F"/>
    <w:rsid w:val="00FA317F"/>
    <w:rsid w:val="00FC2639"/>
    <w:rsid w:val="00FC62D9"/>
    <w:rsid w:val="00FD6A8F"/>
    <w:rsid w:val="00FD733A"/>
    <w:rsid w:val="00FF59F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B55D15"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6E623B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6E623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e"/>
    <w:link w:val="EndNoteBibliographyTitleCarattere"/>
    <w:rsid w:val="00901E72"/>
    <w:pPr>
      <w:spacing w:after="0"/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901E72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e"/>
    <w:link w:val="EndNoteBibliographyCarattere"/>
    <w:rsid w:val="00901E72"/>
    <w:pPr>
      <w:spacing w:line="240" w:lineRule="auto"/>
      <w:jc w:val="both"/>
    </w:pPr>
    <w:rPr>
      <w:rFonts w:ascii="Times New Roman" w:hAnsi="Times New Roman" w:cs="Times New Roman"/>
      <w:noProof/>
      <w:sz w:val="20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901E72"/>
    <w:rPr>
      <w:rFonts w:ascii="Times New Roman" w:hAnsi="Times New Roman" w:cs="Times New Roman"/>
      <w:noProof/>
      <w:sz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832E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832ED4"/>
    <w:rPr>
      <w:rFonts w:ascii="Tahoma" w:hAnsi="Tahoma" w:cs="Tahoma"/>
      <w:sz w:val="16"/>
      <w:szCs w:val="16"/>
    </w:rPr>
  </w:style>
  <w:style w:type="paragraph" w:styleId="Intestazione">
    <w:name w:val="header"/>
    <w:basedOn w:val="Normale"/>
    <w:link w:val="IntestazioneCarattere"/>
    <w:uiPriority w:val="99"/>
    <w:semiHidden/>
    <w:unhideWhenUsed/>
    <w:rsid w:val="008F33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semiHidden/>
    <w:rsid w:val="008F3385"/>
  </w:style>
  <w:style w:type="paragraph" w:styleId="Pidipagina">
    <w:name w:val="footer"/>
    <w:basedOn w:val="Normale"/>
    <w:link w:val="PidipaginaCarattere"/>
    <w:uiPriority w:val="99"/>
    <w:unhideWhenUsed/>
    <w:rsid w:val="008F338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F3385"/>
  </w:style>
  <w:style w:type="character" w:styleId="Rimandocommento">
    <w:name w:val="annotation reference"/>
    <w:basedOn w:val="Carpredefinitoparagrafo"/>
    <w:uiPriority w:val="99"/>
    <w:semiHidden/>
    <w:unhideWhenUsed/>
    <w:rsid w:val="00DD00C3"/>
    <w:rPr>
      <w:sz w:val="18"/>
      <w:szCs w:val="18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DD00C3"/>
    <w:pPr>
      <w:spacing w:line="240" w:lineRule="auto"/>
    </w:pPr>
    <w:rPr>
      <w:sz w:val="24"/>
      <w:szCs w:val="24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DD00C3"/>
    <w:rPr>
      <w:sz w:val="24"/>
      <w:szCs w:val="24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DD00C3"/>
    <w:rPr>
      <w:b/>
      <w:bCs/>
      <w:sz w:val="20"/>
      <w:szCs w:val="20"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DD00C3"/>
    <w:rPr>
      <w:b/>
      <w:bCs/>
      <w:sz w:val="20"/>
      <w:szCs w:val="20"/>
    </w:rPr>
  </w:style>
  <w:style w:type="character" w:styleId="Numeroriga">
    <w:name w:val="line number"/>
    <w:basedOn w:val="Carpredefinitoparagrafo"/>
    <w:uiPriority w:val="99"/>
    <w:semiHidden/>
    <w:unhideWhenUsed/>
    <w:rsid w:val="00D03DD7"/>
  </w:style>
  <w:style w:type="paragraph" w:styleId="Revisione">
    <w:name w:val="Revision"/>
    <w:hidden/>
    <w:uiPriority w:val="99"/>
    <w:semiHidden/>
    <w:rsid w:val="001D6CDA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9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92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103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28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0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958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051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2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369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8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831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8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136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23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55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4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136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49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49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93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13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484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8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8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40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831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8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2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3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27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081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37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524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59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437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808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2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771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30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837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59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78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624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503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134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804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759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3023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554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63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55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97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25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43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19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3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88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72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6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500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52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944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5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382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42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00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53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063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81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089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170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4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12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8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33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68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1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19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042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246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48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42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873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87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4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08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15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997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101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812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80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96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976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03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360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9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25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00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064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1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114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37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04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87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73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7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647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49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47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30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7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520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7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8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3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528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82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16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70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639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39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61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554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23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521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03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013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537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18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73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028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08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31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339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11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8650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664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109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797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363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00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67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965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44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734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23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102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90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41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048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74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112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522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293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330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94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2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711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118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951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6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937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58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8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575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33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950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880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08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380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70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03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3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17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4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539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009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3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32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610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2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674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7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215AFE-6442-40AF-9C3B-E268FBA433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2</Pages>
  <Words>16583</Words>
  <Characters>94528</Characters>
  <Application>Microsoft Office Word</Application>
  <DocSecurity>0</DocSecurity>
  <Lines>787</Lines>
  <Paragraphs>221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1108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ena B.</dc:creator>
  <cp:lastModifiedBy>Elena</cp:lastModifiedBy>
  <cp:revision>3</cp:revision>
  <dcterms:created xsi:type="dcterms:W3CDTF">2017-04-14T15:18:00Z</dcterms:created>
  <dcterms:modified xsi:type="dcterms:W3CDTF">2017-04-14T15:18:00Z</dcterms:modified>
</cp:coreProperties>
</file>